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2" w:author="Craig Parker" w:date="2024-02-23T12:07:00Z">
          <w:pPr>
            <w:pStyle w:val="Heading1"/>
          </w:pPr>
        </w:pPrChange>
      </w:pPr>
      <w:bookmarkStart w:id="3"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49B6A18D" w:rsidR="00485A99" w:rsidRDefault="00485A99" w:rsidP="003028E7">
      <w:pPr>
        <w:pStyle w:val="ListParagraph"/>
        <w:numPr>
          <w:ilvl w:val="0"/>
          <w:numId w:val="28"/>
        </w:numPr>
      </w:pPr>
      <w:r w:rsidRPr="00485A99">
        <w:t>Learning Health Sciences, 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69B5711" w:rsidR="003028E7" w:rsidRDefault="00491C1C" w:rsidP="00491C1C">
      <w:pPr>
        <w:spacing w:before="280" w:after="280" w:line="240" w:lineRule="auto"/>
      </w:pPr>
      <w:r>
        <w:t>(Word count:</w:t>
      </w:r>
      <w:r w:rsidR="001272B0">
        <w:t xml:space="preserve"> </w:t>
      </w:r>
      <w:ins w:id="4" w:author="Craig Parker" w:date="2024-03-11T09:37:00Z">
        <w:r w:rsidR="00A8386C">
          <w:t>4</w:t>
        </w:r>
      </w:ins>
      <w:ins w:id="5" w:author="Craig Parker" w:date="2024-03-11T12:48:00Z">
        <w:r w:rsidR="00E475AF">
          <w:t>050</w:t>
        </w:r>
      </w:ins>
      <w:del w:id="6" w:author="Craig Parker" w:date="2024-03-11T09:37:00Z">
        <w:r w:rsidR="001272B0" w:rsidDel="00A8386C">
          <w:delText>5165</w:delText>
        </w:r>
      </w:del>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7" w:author="Craig Parker" w:date="2024-03-11T12:19:00Z">
        <w:r w:rsidR="00A42806">
          <w:t>-</w:t>
        </w:r>
      </w:ins>
      <w:del w:id="8"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9" w:author="Craig Parker" w:date="2024-03-11T12:19:00Z">
        <w:r w:rsidR="00A42806">
          <w:t>-</w:t>
        </w:r>
      </w:ins>
      <w:del w:id="10"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2EDFAFC2"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05D11628" w:rsidR="002205B1" w:rsidRPr="00CE236C" w:rsidRDefault="008B2DB9" w:rsidP="00D958BB">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11" w:author="Craig Parker" w:date="2024-02-23T15:46:00Z">
        <w:r w:rsidR="009B74FF">
          <w:t xml:space="preserve"> and Limi</w:t>
        </w:r>
        <w:r w:rsidR="003D6F4B">
          <w:t>tations</w:t>
        </w:r>
      </w:ins>
      <w:del w:id="12" w:author="Craig Parker" w:date="2024-02-23T15:46:00Z">
        <w:r w:rsidRPr="00677978" w:rsidDel="009B74FF">
          <w:delText>:</w:delText>
        </w:r>
      </w:del>
    </w:p>
    <w:p w14:paraId="7B2D17E3" w14:textId="27B338AE" w:rsidR="009B74FF" w:rsidRPr="009B74FF" w:rsidRDefault="009B74FF" w:rsidP="009B74FF">
      <w:pPr>
        <w:numPr>
          <w:ilvl w:val="0"/>
          <w:numId w:val="38"/>
        </w:numPr>
        <w:rPr>
          <w:ins w:id="13" w:author="Craig Parker" w:date="2024-02-23T15:46:00Z"/>
        </w:rPr>
      </w:pPr>
      <w:ins w:id="14" w:author="Craig Parker" w:date="2024-02-23T15:46:00Z">
        <w:r w:rsidRPr="009B74FF">
          <w:t>Employs comprehensive data collection from clinical, socio</w:t>
        </w:r>
      </w:ins>
      <w:ins w:id="15" w:author="Craig Parker" w:date="2024-03-11T12:19:00Z">
        <w:r w:rsidR="00A42806">
          <w:t>-</w:t>
        </w:r>
      </w:ins>
      <w:ins w:id="16" w:author="Craig Parker" w:date="2024-02-23T15:46:00Z">
        <w:r w:rsidRPr="009B74FF">
          <w:t>economic, and remote sensing sources, ensuring a multidimensional analysis of urban heat exposure.</w:t>
        </w:r>
      </w:ins>
    </w:p>
    <w:p w14:paraId="0BFA4A51" w14:textId="05299D16" w:rsidR="009B74FF" w:rsidRPr="009B74FF" w:rsidRDefault="009B74FF" w:rsidP="009B74FF">
      <w:pPr>
        <w:numPr>
          <w:ilvl w:val="0"/>
          <w:numId w:val="38"/>
        </w:numPr>
        <w:rPr>
          <w:ins w:id="17" w:author="Craig Parker" w:date="2024-02-23T15:46:00Z"/>
        </w:rPr>
      </w:pPr>
      <w:ins w:id="18"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08C2FC0C" w:rsidR="009B74FF" w:rsidRPr="009B74FF" w:rsidRDefault="00D61527" w:rsidP="009B74FF">
      <w:pPr>
        <w:numPr>
          <w:ilvl w:val="0"/>
          <w:numId w:val="38"/>
        </w:numPr>
        <w:rPr>
          <w:ins w:id="19" w:author="Craig Parker" w:date="2024-02-23T15:46:00Z"/>
        </w:rPr>
      </w:pPr>
      <w:ins w:id="20" w:author="Craig Parker" w:date="2024-03-11T12:17:00Z">
        <w:r>
          <w:t>A c</w:t>
        </w:r>
      </w:ins>
      <w:ins w:id="21" w:author="Craig Parker" w:date="2024-02-23T15:46:00Z">
        <w:r w:rsidR="009B74FF" w:rsidRPr="009B74FF">
          <w:t>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22" w:author="Craig Parker" w:date="2024-02-23T15:46:00Z"/>
        </w:rPr>
      </w:pPr>
      <w:ins w:id="23"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24" w:author="Craig Parker" w:date="2024-02-23T15:46:00Z"/>
        </w:rPr>
      </w:pPr>
      <w:ins w:id="25"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26" w:author="Craig Parker" w:date="2024-02-23T15:46:00Z"/>
        </w:rPr>
      </w:pPr>
      <w:del w:id="27"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8" w:author="Craig Parker" w:date="2024-02-23T15:46:00Z"/>
        </w:rPr>
      </w:pPr>
      <w:del w:id="29"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30" w:author="Craig Parker" w:date="2024-02-23T15:46:00Z"/>
        </w:rPr>
      </w:pPr>
      <w:del w:id="31"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32" w:author="Craig Parker" w:date="2024-02-23T15:46:00Z"/>
        </w:rPr>
      </w:pPr>
      <w:del w:id="33"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34" w:author="Craig Parker" w:date="2024-02-23T15:46:00Z"/>
        </w:rPr>
      </w:pPr>
      <w:del w:id="35"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36" w:author="Craig Parker" w:date="2024-02-23T15:46:00Z"/>
        </w:rPr>
      </w:pPr>
      <w:del w:id="37"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lastRenderedPageBreak/>
        <w:br w:type="page" w:clear="all"/>
      </w:r>
    </w:p>
    <w:p w14:paraId="7F8293C9" w14:textId="76EF1480" w:rsidR="002205B1" w:rsidRDefault="008B2DB9">
      <w:pPr>
        <w:pStyle w:val="Heading1"/>
        <w:numPr>
          <w:ilvl w:val="0"/>
          <w:numId w:val="66"/>
        </w:numPr>
        <w:rPr>
          <w:ins w:id="38" w:author="Craig Parker" w:date="2024-03-04T16:26:00Z"/>
        </w:rPr>
        <w:pPrChange w:id="39" w:author="Craig Parker" w:date="2024-03-05T09:38:00Z">
          <w:pPr>
            <w:pStyle w:val="Heading1"/>
            <w:numPr>
              <w:numId w:val="0"/>
            </w:numPr>
            <w:ind w:left="0" w:firstLine="0"/>
          </w:pPr>
        </w:pPrChange>
      </w:pPr>
      <w:r w:rsidRPr="009C43EC">
        <w:lastRenderedPageBreak/>
        <w:t>Introduction</w:t>
      </w:r>
    </w:p>
    <w:p w14:paraId="747D3959" w14:textId="77777777" w:rsidR="00807AE9" w:rsidRDefault="00807AE9" w:rsidP="00807AE9">
      <w:pPr>
        <w:rPr>
          <w:ins w:id="40" w:author="Craig Parker" w:date="2024-03-04T16:26:00Z"/>
        </w:rPr>
      </w:pPr>
    </w:p>
    <w:p w14:paraId="42DC770D" w14:textId="2CCEFD66" w:rsidR="00DF64CC" w:rsidRPr="00DF64CC" w:rsidRDefault="00DF64CC" w:rsidP="00DF64CC">
      <w:pPr>
        <w:rPr>
          <w:ins w:id="41" w:author="Craig Parker" w:date="2024-03-06T21:19:00Z"/>
        </w:rPr>
      </w:pPr>
      <w:ins w:id="42" w:author="Craig Parker" w:date="2024-03-06T21:19:00Z">
        <w:r w:rsidRPr="00DF64CC">
          <w:t>The HE</w:t>
        </w:r>
        <w:r w:rsidRPr="00DF64CC">
          <w:rPr>
            <w:vertAlign w:val="superscript"/>
            <w:rPrChange w:id="43" w:author="Craig Parker" w:date="2024-03-06T21:23:00Z">
              <w:rPr/>
            </w:rPrChange>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ins>
      <w:ins w:id="44" w:author="Craig Parker" w:date="2024-03-11T12:08:00Z">
        <w:r w:rsidR="00E178EB">
          <w:t>'</w:t>
        </w:r>
      </w:ins>
      <w:ins w:id="45" w:author="Craig Parker" w:date="2024-03-06T21:19:00Z">
        <w:r w:rsidRPr="00DF64CC">
          <w:t xml:space="preserve">Ivoire, Zimbabwe, and the United States, embodies global collaboration. Funded through the United States NIH </w:t>
        </w:r>
      </w:ins>
      <w:ins w:id="46" w:author="Craig Parker" w:date="2024-03-11T12:08:00Z">
        <w:r w:rsidR="00E178EB">
          <w:t>"</w:t>
        </w:r>
      </w:ins>
      <w:ins w:id="47" w:author="Craig Parker" w:date="2024-03-06T21:19:00Z">
        <w:r w:rsidRPr="00DF64CC">
          <w:t>Harnessing Data Science for Health Discovery and Innovation in Africa</w:t>
        </w:r>
      </w:ins>
      <w:ins w:id="48" w:author="Craig Parker" w:date="2024-03-11T12:08:00Z">
        <w:r w:rsidR="00E178EB">
          <w:t>"</w:t>
        </w:r>
      </w:ins>
      <w:ins w:id="49" w:author="Craig Parker" w:date="2024-03-06T21:19:00Z">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50" w:author="Craig Parker" w:date="2024-03-06T21:19:00Z">
        <w:r w:rsidRPr="00DF64CC">
          <w:t>.</w:t>
        </w:r>
      </w:ins>
    </w:p>
    <w:p w14:paraId="1ED01008" w14:textId="32075C70" w:rsidR="00DF64CC" w:rsidRPr="00DF64CC" w:rsidRDefault="00DF64CC" w:rsidP="00DF64CC">
      <w:pPr>
        <w:rPr>
          <w:ins w:id="51" w:author="Craig Parker" w:date="2024-03-06T21:19:00Z"/>
        </w:rPr>
      </w:pPr>
      <w:ins w:id="52" w:author="Craig Parker" w:date="2024-03-06T21:19:00Z">
        <w:r w:rsidRPr="00DF64CC">
          <w:t xml:space="preserve">Within the HE²AT </w:t>
        </w:r>
        <w:proofErr w:type="spellStart"/>
        <w:r w:rsidRPr="00DF64CC">
          <w:t>Center</w:t>
        </w:r>
        <w:proofErr w:type="spellEnd"/>
        <w:r w:rsidRPr="00DF64CC">
          <w:t xml:space="preserve">, this study emerges as a Research Project (RP) dedicated to </w:t>
        </w:r>
      </w:ins>
      <w:ins w:id="53" w:author="Craig Parker" w:date="2024-03-09T10:40:00Z">
        <w:r w:rsidR="006D6FE5">
          <w:t>unravelling</w:t>
        </w:r>
      </w:ins>
      <w:ins w:id="54" w:author="Craig Parker" w:date="2024-03-06T21:19:00Z">
        <w:r w:rsidRPr="00DF64CC">
          <w:t xml:space="preserve"> the intricate </w:t>
        </w:r>
      </w:ins>
      <w:ins w:id="55" w:author="Craig Parker" w:date="2024-03-09T10:40:00Z">
        <w:r w:rsidR="006D6FE5">
          <w:t>relationships</w:t>
        </w:r>
      </w:ins>
      <w:ins w:id="56" w:author="Craig Parker" w:date="2024-03-06T21:19:00Z">
        <w:r w:rsidRPr="00DF64CC">
          <w:t xml:space="preserve"> of urban spaces </w:t>
        </w:r>
      </w:ins>
      <w:ins w:id="57" w:author="Craig Parker" w:date="2024-03-09T10:40:00Z">
        <w:r w:rsidR="006D6FE5">
          <w:t>to</w:t>
        </w:r>
      </w:ins>
      <w:ins w:id="58" w:author="Craig Parker" w:date="2024-03-06T21:19:00Z">
        <w:r w:rsidRPr="00DF64CC">
          <w:t xml:space="preserve"> heat-health impacts, </w:t>
        </w:r>
      </w:ins>
      <w:ins w:id="59" w:author="Craig Parker" w:date="2024-03-09T10:41:00Z">
        <w:r w:rsidR="006D6FE5">
          <w:t>emphasising</w:t>
        </w:r>
      </w:ins>
      <w:ins w:id="60" w:author="Craig Parker" w:date="2024-03-06T21:19:00Z">
        <w:r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61" w:author="Craig Parker" w:date="2024-03-06T21:19:00Z">
        <w:r w:rsidRPr="00DF64CC">
          <w:t>.</w:t>
        </w:r>
      </w:ins>
    </w:p>
    <w:p w14:paraId="2F03CDD6" w14:textId="219235C4" w:rsidR="00DF64CC" w:rsidRDefault="00DF64CC" w:rsidP="00DF64CC">
      <w:pPr>
        <w:rPr>
          <w:ins w:id="62" w:author="Craig Parker" w:date="2024-03-06T21:21:00Z"/>
        </w:rPr>
      </w:pPr>
      <w:ins w:id="63" w:author="Craig Parker" w:date="2024-03-06T21:19:00Z">
        <w:r w:rsidRPr="00DF64CC">
          <w:t xml:space="preserve">Research on heat-related health risks in Africa, including seminal works in Abidjan and Johannesburg, reveals a critical need for </w:t>
        </w:r>
      </w:ins>
      <w:ins w:id="64" w:author="Craig Parker" w:date="2024-03-10T21:24:00Z">
        <w:r w:rsidR="00B65128">
          <w:t>localised</w:t>
        </w:r>
      </w:ins>
      <w:ins w:id="65" w:author="Craig Parker" w:date="2024-03-06T21:19:00Z">
        <w:r w:rsidRPr="00DF64CC">
          <w:t xml:space="preserve"> interventions. Studies by Ncongwane et al. (2021), Pasquini et al. (2020), and Wright et al. (2019) have laid the groundwork, e</w:t>
        </w:r>
      </w:ins>
      <w:ins w:id="66" w:author="Craig Parker" w:date="2024-03-11T11:49:00Z">
        <w:r w:rsidR="00DA6768">
          <w:t>xplaining</w:t>
        </w:r>
      </w:ins>
      <w:ins w:id="67" w:author="Craig Parker" w:date="2024-03-06T21:19:00Z">
        <w:r w:rsidRPr="00DF64CC">
          <w:t xml:space="preserve"> the socio</w:t>
        </w:r>
      </w:ins>
      <w:ins w:id="68" w:author="Craig Parker" w:date="2024-03-11T12:19:00Z">
        <w:r w:rsidR="00A42806">
          <w:t>-</w:t>
        </w:r>
      </w:ins>
      <w:ins w:id="69"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70" w:author="Craig Parker" w:date="2024-03-06T21:19:00Z">
        <w:r w:rsidRPr="00DF64CC">
          <w:t xml:space="preserve">. </w:t>
        </w:r>
      </w:ins>
    </w:p>
    <w:p w14:paraId="6A7E7695" w14:textId="01D9A385" w:rsidR="00DF64CC" w:rsidRPr="00DF64CC" w:rsidRDefault="00DF64CC" w:rsidP="00DF64CC">
      <w:pPr>
        <w:rPr>
          <w:ins w:id="71" w:author="Craig Parker" w:date="2024-03-06T21:21:00Z"/>
        </w:rPr>
      </w:pPr>
      <w:ins w:id="72"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73" w:author="Craig Parker" w:date="2024-03-06T21:21:00Z">
        <w:r w:rsidRPr="00DF64CC">
          <w:t xml:space="preserve">. Furthermore, the work of </w:t>
        </w:r>
        <w:proofErr w:type="spellStart"/>
        <w:r w:rsidRPr="00DF64CC">
          <w:t>Enete</w:t>
        </w:r>
      </w:ins>
      <w:proofErr w:type="spellEnd"/>
      <w:ins w:id="74" w:author="Craig Parker" w:date="2024-03-10T21:24:00Z">
        <w:r w:rsidR="00B65128">
          <w:t xml:space="preserve"> et al.</w:t>
        </w:r>
      </w:ins>
      <w:ins w:id="75" w:author="Craig Parker" w:date="2024-03-06T21:21:00Z">
        <w:r w:rsidRPr="00DF64CC">
          <w:t xml:space="preserve"> (2017), assessing </w:t>
        </w:r>
      </w:ins>
      <w:ins w:id="76" w:author="Craig Parker" w:date="2024-03-11T12:18:00Z">
        <w:r w:rsidR="00D61527">
          <w:t>the health-related impacts of urban heat Islands</w:t>
        </w:r>
      </w:ins>
      <w:ins w:id="77" w:author="Craig Parker" w:date="2024-03-06T21:21:00Z">
        <w:r w:rsidRPr="00DF64CC">
          <w:t xml:space="preserve"> (UHI) in Douala Metropolis, Cameroon, provides insight into the </w:t>
        </w:r>
      </w:ins>
      <w:ins w:id="78" w:author="Craig Parker" w:date="2024-03-09T10:41:00Z">
        <w:r w:rsidR="006D6FE5">
          <w:t>localised</w:t>
        </w:r>
      </w:ins>
      <w:ins w:id="79"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80" w:author="Craig Parker" w:date="2024-03-06T21:21:00Z">
        <w:r w:rsidRPr="00DF64CC">
          <w:t>.</w:t>
        </w:r>
      </w:ins>
    </w:p>
    <w:p w14:paraId="6F5E7F2E" w14:textId="4B4F7023" w:rsidR="00DF64CC" w:rsidRPr="00DF64CC" w:rsidRDefault="00DF64CC" w:rsidP="00DF64CC">
      <w:pPr>
        <w:rPr>
          <w:ins w:id="81" w:author="Craig Parker" w:date="2024-03-06T21:19:00Z"/>
        </w:rPr>
      </w:pPr>
      <w:ins w:id="82"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83" w:author="Craig Parker" w:date="2024-03-09T13:38:00Z">
        <w:r w:rsidR="00C718C5">
          <w:t>make-up</w:t>
        </w:r>
      </w:ins>
      <w:ins w:id="84" w:author="Craig Parker" w:date="2024-03-06T21:21:00Z">
        <w:r w:rsidRPr="00DF64CC">
          <w:t xml:space="preserve"> of African metropolises. By integrating insights from recent studies, including </w:t>
        </w:r>
      </w:ins>
      <w:ins w:id="85" w:author="Craig Parker" w:date="2024-03-11T12:08:00Z">
        <w:r w:rsidR="00E178EB">
          <w:t>"</w:t>
        </w:r>
      </w:ins>
      <w:ins w:id="86" w:author="Craig Parker" w:date="2024-03-06T21:21:00Z">
        <w:r w:rsidRPr="00DF64CC">
          <w:t>Human Exposure to Dangerous Heat in African Cities</w:t>
        </w:r>
      </w:ins>
      <w:ins w:id="87" w:author="Craig Parker" w:date="2024-03-11T12:08:00Z">
        <w:r w:rsidR="00E178EB">
          <w:t>"</w:t>
        </w:r>
      </w:ins>
      <w:ins w:id="88"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9" w:author="Craig Parker" w:date="2024-03-06T21:21:00Z">
        <w:r w:rsidRPr="00DF64CC">
          <w:t>, our research aims to offer a holistic understanding and innovative solutions to mitigate these escalating health risks.</w:t>
        </w:r>
      </w:ins>
    </w:p>
    <w:p w14:paraId="3FFC56CB" w14:textId="418DDE49" w:rsidR="00DF64CC" w:rsidRPr="00DF64CC" w:rsidRDefault="00DF64CC" w:rsidP="00DF64CC">
      <w:pPr>
        <w:rPr>
          <w:ins w:id="90" w:author="Craig Parker" w:date="2024-03-06T21:19:00Z"/>
        </w:rPr>
      </w:pPr>
      <w:ins w:id="91"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 As we pursue these aims, we draw inspiration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92" w:author="Craig Parker" w:date="2024-03-06T21:19:00Z">
        <w:r w:rsidRPr="00DF64CC">
          <w:t>.</w:t>
        </w:r>
      </w:ins>
    </w:p>
    <w:p w14:paraId="4E9A9199" w14:textId="4EEDCEA8" w:rsidR="00DF64CC" w:rsidRPr="00DF64CC" w:rsidRDefault="00DF64CC" w:rsidP="00DF64CC">
      <w:pPr>
        <w:rPr>
          <w:ins w:id="93" w:author="Craig Parker" w:date="2024-03-06T21:19:00Z"/>
        </w:rPr>
      </w:pPr>
      <w:ins w:id="94" w:author="Craig Parker" w:date="2024-03-06T21:19:00Z">
        <w:r w:rsidRPr="00DF64CC">
          <w:t>Our approach is grounded in the IPCC</w:t>
        </w:r>
      </w:ins>
      <w:ins w:id="95" w:author="Craig Parker" w:date="2024-03-11T12:08:00Z">
        <w:r w:rsidR="00E178EB">
          <w:t>'</w:t>
        </w:r>
      </w:ins>
      <w:ins w:id="96" w:author="Craig Parker" w:date="2024-03-06T21:19:00Z">
        <w:r w:rsidRPr="00DF64CC">
          <w:t xml:space="preserve">s hazard-vulnerability-exposure paradigm, as evidenced by the Key Concepts and Definitions in Heat Exposure Studies (Table 1). This alignment </w:t>
        </w:r>
      </w:ins>
      <w:ins w:id="97" w:author="Craig Parker" w:date="2024-03-10T21:25:00Z">
        <w:r w:rsidR="00B65128">
          <w:t>ensures consistency with the globally recognised framework and reinforces our research</w:t>
        </w:r>
      </w:ins>
      <w:ins w:id="98" w:author="Craig Parker" w:date="2024-03-11T12:08:00Z">
        <w:r w:rsidR="00E178EB">
          <w:t>'</w:t>
        </w:r>
      </w:ins>
      <w:ins w:id="99" w:author="Craig Parker" w:date="2024-03-10T21:25:00Z">
        <w:r w:rsidR="00B65128">
          <w:t>s applicability</w:t>
        </w:r>
      </w:ins>
      <w:ins w:id="100" w:author="Craig Parker" w:date="2024-03-06T21:19:00Z">
        <w:r w:rsidRPr="00DF64CC">
          <w:t xml:space="preserve"> to the broader discourse on climate change and public health. The terms </w:t>
        </w:r>
      </w:ins>
      <w:ins w:id="101" w:author="Craig Parker" w:date="2024-03-11T12:08:00Z">
        <w:r w:rsidR="00E178EB">
          <w:t>"</w:t>
        </w:r>
      </w:ins>
      <w:ins w:id="102" w:author="Craig Parker" w:date="2024-03-06T21:19:00Z">
        <w:r w:rsidRPr="00DF64CC">
          <w:t>exposure,</w:t>
        </w:r>
      </w:ins>
      <w:ins w:id="103" w:author="Craig Parker" w:date="2024-03-11T12:08:00Z">
        <w:r w:rsidR="00905781">
          <w:t xml:space="preserve">" </w:t>
        </w:r>
        <w:r w:rsidR="00E178EB">
          <w:t>"</w:t>
        </w:r>
      </w:ins>
      <w:ins w:id="104" w:author="Craig Parker" w:date="2024-03-06T21:19:00Z">
        <w:r w:rsidRPr="00DF64CC">
          <w:t>vulnerability,</w:t>
        </w:r>
      </w:ins>
      <w:ins w:id="105" w:author="Craig Parker" w:date="2024-03-11T12:08:00Z">
        <w:r w:rsidR="00905781">
          <w:t xml:space="preserve">" </w:t>
        </w:r>
        <w:r w:rsidR="00E178EB">
          <w:t>"</w:t>
        </w:r>
      </w:ins>
      <w:ins w:id="106" w:author="Craig Parker" w:date="2024-03-06T21:19:00Z">
        <w:r w:rsidRPr="00DF64CC">
          <w:t>hazard,</w:t>
        </w:r>
      </w:ins>
      <w:ins w:id="107" w:author="Craig Parker" w:date="2024-03-11T12:08:00Z">
        <w:r w:rsidR="00E178EB">
          <w:t>"</w:t>
        </w:r>
      </w:ins>
      <w:ins w:id="108" w:author="Craig Parker" w:date="2024-03-06T21:19:00Z">
        <w:r w:rsidRPr="00DF64CC">
          <w:t xml:space="preserve"> and </w:t>
        </w:r>
      </w:ins>
      <w:ins w:id="109" w:author="Craig Parker" w:date="2024-03-11T12:08:00Z">
        <w:r w:rsidR="00E178EB">
          <w:t>"</w:t>
        </w:r>
      </w:ins>
      <w:ins w:id="110" w:author="Craig Parker" w:date="2024-03-06T21:19:00Z">
        <w:r w:rsidRPr="00DF64CC">
          <w:t>adaptive capacity</w:t>
        </w:r>
      </w:ins>
      <w:ins w:id="111" w:author="Craig Parker" w:date="2024-03-11T12:08:00Z">
        <w:r w:rsidR="00E178EB">
          <w:t>"</w:t>
        </w:r>
      </w:ins>
      <w:ins w:id="112"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3" w:author="Craig Parker" w:date="2024-03-06T21:19:00Z"/>
        </w:rPr>
      </w:pPr>
      <w:ins w:id="114" w:author="Craig Parker" w:date="2024-03-06T21:19:00Z">
        <w:r w:rsidRPr="00DF64CC">
          <w:t>By integrating state-of-the-art machine learning techniques with comprehensive socio</w:t>
        </w:r>
      </w:ins>
      <w:ins w:id="115" w:author="Craig Parker" w:date="2024-03-11T12:18:00Z">
        <w:r w:rsidR="008A48ED">
          <w:t>-</w:t>
        </w:r>
      </w:ins>
      <w:ins w:id="116" w:author="Craig Parker" w:date="2024-03-06T21:19:00Z">
        <w:r w:rsidRPr="00DF64CC">
          <w:t>economic and geospatial data</w:t>
        </w:r>
      </w:ins>
      <w:ins w:id="117" w:author="Craig Parker" w:date="2024-03-09T14:25:00Z">
        <w:r w:rsidR="00CB0460">
          <w:t xml:space="preserve"> as well as clinical trial</w:t>
        </w:r>
      </w:ins>
      <w:ins w:id="118" w:author="Craig Parker" w:date="2024-03-09T14:26:00Z">
        <w:r w:rsidR="00CB0460">
          <w:t>/</w:t>
        </w:r>
      </w:ins>
      <w:ins w:id="119" w:author="Craig Parker" w:date="2024-03-09T14:25:00Z">
        <w:r w:rsidR="00CB0460">
          <w:t>cohort health datasets</w:t>
        </w:r>
      </w:ins>
      <w:ins w:id="120" w:author="Craig Parker" w:date="2024-03-10T21:25:00Z">
        <w:r w:rsidR="00B65128">
          <w:t>, this study endeavours</w:t>
        </w:r>
      </w:ins>
      <w:ins w:id="121" w:author="Craig Parker" w:date="2024-03-06T21:19:00Z">
        <w:r w:rsidRPr="00DF64CC">
          <w:t xml:space="preserve"> to </w:t>
        </w:r>
      </w:ins>
      <w:ins w:id="122" w:author="Craig Parker" w:date="2024-03-10T21:26:00Z">
        <w:r w:rsidR="00B65128">
          <w:t xml:space="preserve">provide </w:t>
        </w:r>
      </w:ins>
      <w:ins w:id="123" w:author="Craig Parker" w:date="2024-03-06T21:19:00Z">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ins>
    </w:p>
    <w:p w14:paraId="520E5810" w14:textId="2A05618A" w:rsidR="00807AE9" w:rsidRPr="00A67725" w:rsidRDefault="00D26946" w:rsidP="00807AE9">
      <w:pPr>
        <w:rPr>
          <w:ins w:id="124" w:author="Craig Parker" w:date="2024-03-04T16:28:00Z"/>
        </w:rPr>
      </w:pPr>
      <w:del w:id="125" w:author="Craig Parker" w:date="2024-03-06T21:19:00Z">
        <w:r w:rsidDel="00DF64CC">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del>
      <w:r w:rsidR="00797944">
        <w:instrText xml:space="preserve"> ADDIN EN.CITE </w:instrText>
      </w:r>
      <w:r w:rsidR="00797944">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r w:rsidR="00797944">
        <w:instrText xml:space="preserve"> ADDIN EN.CITE.DATA </w:instrText>
      </w:r>
      <w:r w:rsidR="00797944">
        <w:fldChar w:fldCharType="end"/>
      </w:r>
      <w:del w:id="126" w:author="Craig Parker" w:date="2024-03-06T21:19:00Z">
        <w:r w:rsidDel="00DF64CC">
          <w:fldChar w:fldCharType="separate"/>
        </w:r>
      </w:del>
      <w:r w:rsidR="00797944">
        <w:rPr>
          <w:noProof/>
        </w:rPr>
        <w:t>[1-7]</w:t>
      </w:r>
      <w:del w:id="127" w:author="Craig Parker" w:date="2024-03-06T21:19:00Z">
        <w:r w:rsidDel="00DF64CC">
          <w:fldChar w:fldCharType="end"/>
        </w:r>
        <w:commentRangeStart w:id="128"/>
        <w:commentRangeStart w:id="129"/>
        <w:commentRangeStart w:id="130"/>
        <w:commentRangeEnd w:id="128"/>
        <w:r w:rsidR="00807AE9" w:rsidDel="00DF64CC">
          <w:rPr>
            <w:rStyle w:val="CommentReference"/>
          </w:rPr>
          <w:commentReference w:id="128"/>
        </w:r>
        <w:commentRangeEnd w:id="129"/>
        <w:r w:rsidR="00807AE9" w:rsidDel="00DF64CC">
          <w:rPr>
            <w:rStyle w:val="CommentReference"/>
          </w:rPr>
          <w:commentReference w:id="129"/>
        </w:r>
        <w:commentRangeEnd w:id="130"/>
        <w:r w:rsidR="00807AE9" w:rsidDel="00DF64CC">
          <w:rPr>
            <w:rStyle w:val="CommentReference"/>
          </w:rPr>
          <w:commentReference w:id="130"/>
        </w:r>
      </w:del>
      <w:commentRangeStart w:id="131"/>
      <w:ins w:id="132" w:author="Akbar Waljee" w:date="2024-03-04T20:23:00Z">
        <w:del w:id="133" w:author="Craig Parker" w:date="2024-03-06T21:19:00Z">
          <w:r w:rsidR="308647C2" w:rsidDel="00DF64CC">
            <w:delText xml:space="preserve">(1) </w:delText>
          </w:r>
        </w:del>
      </w:ins>
      <w:ins w:id="134" w:author="Akbar Waljee" w:date="2024-03-04T20:24:00Z">
        <w:del w:id="135" w:author="Craig Parker" w:date="2024-03-06T21:19:00Z">
          <w:r w:rsidR="308647C2" w:rsidDel="00DF64CC">
            <w:delText xml:space="preserve">(2) (3) </w:delText>
          </w:r>
        </w:del>
      </w:ins>
      <w:commentRangeEnd w:id="131"/>
      <w:del w:id="136" w:author="Craig Parker" w:date="2024-03-06T21:19:00Z">
        <w:r w:rsidR="00807AE9" w:rsidDel="00DF64CC">
          <w:rPr>
            <w:rStyle w:val="CommentReference"/>
          </w:rPr>
          <w:commentReference w:id="131"/>
        </w:r>
        <w:r w:rsidR="00807AE9" w:rsidDel="00DF64CC">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del>
      <w:r w:rsidR="00C718C5">
        <w:instrText xml:space="preserve"> ADDIN EN.CITE </w:instrText>
      </w:r>
      <w:r w:rsidR="00C718C5">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r w:rsidR="00C718C5">
        <w:instrText xml:space="preserve"> ADDIN EN.CITE.DATA </w:instrText>
      </w:r>
      <w:r w:rsidR="00C718C5">
        <w:fldChar w:fldCharType="end"/>
      </w:r>
      <w:del w:id="137" w:author="Craig Parker" w:date="2024-03-06T21:19:00Z">
        <w:r w:rsidR="00807AE9" w:rsidDel="00DF64CC">
          <w:fldChar w:fldCharType="separate"/>
        </w:r>
      </w:del>
      <w:r w:rsidR="00C718C5">
        <w:rPr>
          <w:noProof/>
        </w:rPr>
        <w:t>[12, 13]</w:t>
      </w:r>
      <w:del w:id="138" w:author="Craig Parker" w:date="2024-03-06T21:19:00Z">
        <w:r w:rsidR="00807AE9" w:rsidDel="00DF64CC">
          <w:fldChar w:fldCharType="end"/>
        </w:r>
      </w:del>
      <w:ins w:id="139" w:author="Craig Parker" w:date="2024-03-04T16:28:00Z">
        <w:r w:rsidR="308647C2">
          <w:t>Table 1: Key Concepts and Definitions in H</w:t>
        </w:r>
        <w:commentRangeStart w:id="140"/>
        <w:r w:rsidR="308647C2">
          <w:t>eat Exposure</w:t>
        </w:r>
      </w:ins>
      <w:commentRangeEnd w:id="140"/>
      <w:r w:rsidR="00807AE9">
        <w:rPr>
          <w:rStyle w:val="CommentReference"/>
        </w:rPr>
        <w:commentReference w:id="140"/>
      </w:r>
      <w:ins w:id="141" w:author="Craig Parker" w:date="2024-03-04T16:28:00Z">
        <w:r w:rsidR="308647C2">
          <w:t xml:space="preserve"> Studies (Aligned with IPCC Framework)</w:t>
        </w:r>
      </w:ins>
    </w:p>
    <w:tbl>
      <w:tblPr>
        <w:tblStyle w:val="Bordered-Accent1"/>
        <w:tblW w:w="10201" w:type="dxa"/>
        <w:tblLook w:val="04A0" w:firstRow="1" w:lastRow="0" w:firstColumn="1" w:lastColumn="0" w:noHBand="0" w:noVBand="1"/>
        <w:tblPrChange w:id="142" w:author="Craig Parker" w:date="2024-03-11T12:50:00Z">
          <w:tblPr>
            <w:tblStyle w:val="Bordered-Accent5"/>
            <w:tblW w:w="10380" w:type="dxa"/>
            <w:tblLook w:val="04A0" w:firstRow="1" w:lastRow="0" w:firstColumn="1" w:lastColumn="0" w:noHBand="0" w:noVBand="1"/>
          </w:tblPr>
        </w:tblPrChange>
      </w:tblPr>
      <w:tblGrid>
        <w:gridCol w:w="1415"/>
        <w:gridCol w:w="8786"/>
        <w:tblGridChange w:id="143">
          <w:tblGrid>
            <w:gridCol w:w="1415"/>
            <w:gridCol w:w="169"/>
            <w:gridCol w:w="8617"/>
            <w:gridCol w:w="179"/>
          </w:tblGrid>
        </w:tblGridChange>
      </w:tblGrid>
      <w:tr w:rsidR="00807AE9" w:rsidRPr="00A67725" w14:paraId="00645A52" w14:textId="77777777" w:rsidTr="00585918">
        <w:trPr>
          <w:cnfStyle w:val="100000000000" w:firstRow="1" w:lastRow="0" w:firstColumn="0" w:lastColumn="0" w:oddVBand="0" w:evenVBand="0" w:oddHBand="0" w:evenHBand="0" w:firstRowFirstColumn="0" w:firstRowLastColumn="0" w:lastRowFirstColumn="0" w:lastRowLastColumn="0"/>
          <w:ins w:id="144"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45" w:author="Craig Parker" w:date="2024-03-11T12:50:00Z">
              <w:tcPr>
                <w:tcW w:w="0" w:type="auto"/>
                <w:gridSpan w:val="2"/>
                <w:hideMark/>
              </w:tcPr>
            </w:tcPrChange>
          </w:tcPr>
          <w:p w14:paraId="0B552DD7" w14:textId="77777777" w:rsidR="00807AE9" w:rsidRPr="00A67725" w:rsidRDefault="00807AE9" w:rsidP="00D435D4">
            <w:pPr>
              <w:spacing w:after="160" w:line="259" w:lineRule="auto"/>
              <w:cnfStyle w:val="101000000000" w:firstRow="1" w:lastRow="0" w:firstColumn="1" w:lastColumn="0" w:oddVBand="0" w:evenVBand="0" w:oddHBand="0" w:evenHBand="0" w:firstRowFirstColumn="0" w:firstRowLastColumn="0" w:lastRowFirstColumn="0" w:lastRowLastColumn="0"/>
              <w:rPr>
                <w:ins w:id="146" w:author="Craig Parker" w:date="2024-03-04T16:28:00Z"/>
                <w:b/>
                <w:bCs/>
              </w:rPr>
            </w:pPr>
            <w:ins w:id="147" w:author="Craig Parker" w:date="2024-03-04T16:28:00Z">
              <w:r w:rsidRPr="00A67725">
                <w:rPr>
                  <w:b/>
                  <w:bCs/>
                </w:rPr>
                <w:t>Concept</w:t>
              </w:r>
            </w:ins>
          </w:p>
        </w:tc>
        <w:tc>
          <w:tcPr>
            <w:tcW w:w="8786" w:type="dxa"/>
            <w:hideMark/>
            <w:tcPrChange w:id="148" w:author="Craig Parker" w:date="2024-03-11T12:50:00Z">
              <w:tcPr>
                <w:tcW w:w="0" w:type="auto"/>
                <w:gridSpan w:val="2"/>
                <w:hideMark/>
              </w:tcPr>
            </w:tcPrChange>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49" w:author="Craig Parker" w:date="2024-03-04T16:28:00Z"/>
                <w:b/>
                <w:bCs/>
              </w:rPr>
            </w:pPr>
            <w:ins w:id="150" w:author="Craig Parker" w:date="2024-03-04T16:28:00Z">
              <w:r w:rsidRPr="00A67725">
                <w:rPr>
                  <w:b/>
                  <w:bCs/>
                </w:rPr>
                <w:t>Description</w:t>
              </w:r>
            </w:ins>
          </w:p>
        </w:tc>
      </w:tr>
      <w:tr w:rsidR="00807AE9" w:rsidRPr="00A67725" w14:paraId="1E4CF041" w14:textId="77777777" w:rsidTr="00585918">
        <w:trPr>
          <w:cnfStyle w:val="000000100000" w:firstRow="0" w:lastRow="0" w:firstColumn="0" w:lastColumn="0" w:oddVBand="0" w:evenVBand="0" w:oddHBand="1" w:evenHBand="0" w:firstRowFirstColumn="0" w:firstRowLastColumn="0" w:lastRowFirstColumn="0" w:lastRowLastColumn="0"/>
          <w:ins w:id="15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52" w:author="Craig Parker" w:date="2024-03-11T12:50:00Z">
              <w:tcPr>
                <w:tcW w:w="0" w:type="auto"/>
                <w:gridSpan w:val="2"/>
                <w:hideMark/>
              </w:tcPr>
            </w:tcPrChange>
          </w:tcPr>
          <w:p w14:paraId="24E9BF4D" w14:textId="77777777" w:rsidR="00807AE9" w:rsidRPr="00A67725" w:rsidRDefault="00807AE9">
            <w:pPr>
              <w:cnfStyle w:val="001000100000" w:firstRow="0" w:lastRow="0" w:firstColumn="1" w:lastColumn="0" w:oddVBand="0" w:evenVBand="0" w:oddHBand="1" w:evenHBand="0" w:firstRowFirstColumn="0" w:firstRowLastColumn="0" w:lastRowFirstColumn="0" w:lastRowLastColumn="0"/>
              <w:rPr>
                <w:ins w:id="153" w:author="Craig Parker" w:date="2024-03-04T16:28:00Z"/>
              </w:rPr>
              <w:pPrChange w:id="154" w:author="Craig Parker" w:date="2024-03-11T11:53: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155" w:author="Craig Parker" w:date="2024-03-04T16:28:00Z">
              <w:r w:rsidRPr="00A67725">
                <w:t>Exposure</w:t>
              </w:r>
            </w:ins>
          </w:p>
        </w:tc>
        <w:tc>
          <w:tcPr>
            <w:tcW w:w="8786" w:type="dxa"/>
            <w:hideMark/>
            <w:tcPrChange w:id="156" w:author="Craig Parker" w:date="2024-03-11T12:50:00Z">
              <w:tcPr>
                <w:tcW w:w="0" w:type="auto"/>
                <w:gridSpan w:val="2"/>
                <w:hideMark/>
              </w:tcPr>
            </w:tcPrChange>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rPr>
                <w:ins w:id="157" w:author="Craig Parker" w:date="2024-03-04T16:28:00Z"/>
              </w:rPr>
            </w:pPr>
            <w:ins w:id="158" w:author="Craig Parker" w:date="2024-03-04T16:28:00Z">
              <w:r w:rsidRPr="00A67725">
                <w:t>The presence of people, livelihoods, species or ecosystems, environmental functions, services, and resources, infrastructure, or economic, social, or cultural assets in places that could be adversely affected</w:t>
              </w:r>
            </w:ins>
            <w:ins w:id="159" w:author="Craig Parker" w:date="2024-03-11T11:51:00Z">
              <w:r w:rsidR="00D6631F">
                <w:t xml:space="preserve"> by heat</w:t>
              </w:r>
            </w:ins>
            <w:ins w:id="160" w:author="Craig Parker" w:date="2024-03-04T16:28:00Z">
              <w:r w:rsidRPr="00A67725">
                <w:t>.</w:t>
              </w:r>
            </w:ins>
          </w:p>
        </w:tc>
      </w:tr>
      <w:tr w:rsidR="00807AE9" w:rsidRPr="00A67725" w14:paraId="09593BDF" w14:textId="77777777" w:rsidTr="00585918">
        <w:trPr>
          <w:ins w:id="16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62" w:author="Craig Parker" w:date="2024-03-11T12:50:00Z">
              <w:tcPr>
                <w:tcW w:w="0" w:type="auto"/>
                <w:gridSpan w:val="2"/>
                <w:hideMark/>
              </w:tcPr>
            </w:tcPrChange>
          </w:tcPr>
          <w:p w14:paraId="08A9BA7E" w14:textId="77777777" w:rsidR="00807AE9" w:rsidRPr="00A67725" w:rsidRDefault="00807AE9" w:rsidP="00D435D4">
            <w:pPr>
              <w:rPr>
                <w:ins w:id="163" w:author="Craig Parker" w:date="2024-03-04T16:28:00Z"/>
              </w:rPr>
            </w:pPr>
            <w:ins w:id="164" w:author="Craig Parker" w:date="2024-03-04T16:28:00Z">
              <w:r w:rsidRPr="00A67725">
                <w:t>Vulnerability</w:t>
              </w:r>
            </w:ins>
          </w:p>
        </w:tc>
        <w:tc>
          <w:tcPr>
            <w:tcW w:w="8786" w:type="dxa"/>
            <w:hideMark/>
            <w:tcPrChange w:id="165" w:author="Craig Parker" w:date="2024-03-11T12:50:00Z">
              <w:tcPr>
                <w:tcW w:w="0" w:type="auto"/>
                <w:gridSpan w:val="2"/>
                <w:hideMark/>
              </w:tcPr>
            </w:tcPrChange>
          </w:tcPr>
          <w:p w14:paraId="7264352F" w14:textId="25FE4F44" w:rsidR="00807AE9" w:rsidRPr="00743117" w:rsidRDefault="00807AE9">
            <w:pPr>
              <w:spacing w:after="160" w:line="259" w:lineRule="auto"/>
              <w:cnfStyle w:val="000000000000" w:firstRow="0" w:lastRow="0" w:firstColumn="0" w:lastColumn="0" w:oddVBand="0" w:evenVBand="0" w:oddHBand="0" w:evenHBand="0" w:firstRowFirstColumn="0" w:firstRowLastColumn="0" w:lastRowFirstColumn="0" w:lastRowLastColumn="0"/>
              <w:rPr>
                <w:ins w:id="166" w:author="Craig Parker" w:date="2024-03-04T16:28:00Z"/>
                <w:rFonts w:ascii="Arial" w:hAnsi="Arial"/>
                <w:color w:val="404040"/>
                <w:rPrChange w:id="167" w:author="Craig Parker" w:date="2024-03-11T11:53:00Z">
                  <w:rPr>
                    <w:ins w:id="168" w:author="Craig Parker" w:date="2024-03-04T16:28:00Z"/>
                  </w:rPr>
                </w:rPrChange>
              </w:rPr>
              <w:pPrChange w:id="169" w:author="Craig Parker" w:date="2024-03-11T11:53:00Z">
                <w:pPr>
                  <w:cnfStyle w:val="000000000000" w:firstRow="0" w:lastRow="0" w:firstColumn="0" w:lastColumn="0" w:oddVBand="0" w:evenVBand="0" w:oddHBand="0" w:evenHBand="0" w:firstRowFirstColumn="0" w:firstRowLastColumn="0" w:lastRowFirstColumn="0" w:lastRowLastColumn="0"/>
                </w:pPr>
              </w:pPrChange>
            </w:pPr>
            <w:ins w:id="170" w:author="Craig Parker" w:date="2024-03-04T16:28:00Z">
              <w:r w:rsidRPr="00743117">
                <w:rPr>
                  <w:rFonts w:ascii="Arial" w:hAnsi="Arial"/>
                  <w:color w:val="404040"/>
                  <w:rPrChange w:id="171" w:author="Craig Parker" w:date="2024-03-11T11:53:00Z">
                    <w:rPr/>
                  </w:rPrChange>
                </w:rPr>
                <w:t>The propensity or predisposition to be adversely affected</w:t>
              </w:r>
            </w:ins>
            <w:ins w:id="172" w:author="Craig Parker" w:date="2024-03-11T12:18:00Z">
              <w:r w:rsidR="00A42806">
                <w:rPr>
                  <w:rFonts w:ascii="Arial" w:hAnsi="Arial"/>
                  <w:color w:val="404040"/>
                </w:rPr>
                <w:t xml:space="preserve"> encompasses various</w:t>
              </w:r>
            </w:ins>
            <w:ins w:id="173" w:author="Craig Parker" w:date="2024-03-04T16:28:00Z">
              <w:r w:rsidRPr="00743117">
                <w:rPr>
                  <w:rFonts w:ascii="Arial" w:hAnsi="Arial"/>
                  <w:color w:val="404040"/>
                  <w:rPrChange w:id="174" w:author="Craig Parker" w:date="2024-03-11T11:53:00Z">
                    <w:rPr/>
                  </w:rPrChange>
                </w:rPr>
                <w:t xml:space="preserve"> concepts and elements</w:t>
              </w:r>
            </w:ins>
            <w:ins w:id="175" w:author="Craig Parker" w:date="2024-03-11T12:19:00Z">
              <w:r w:rsidR="00A42806">
                <w:rPr>
                  <w:rFonts w:ascii="Arial" w:hAnsi="Arial"/>
                  <w:color w:val="404040"/>
                </w:rPr>
                <w:t>,</w:t>
              </w:r>
            </w:ins>
            <w:ins w:id="176" w:author="Craig Parker" w:date="2024-03-04T16:28:00Z">
              <w:r w:rsidRPr="00743117">
                <w:rPr>
                  <w:rFonts w:ascii="Arial" w:hAnsi="Arial"/>
                  <w:color w:val="404040"/>
                  <w:rPrChange w:id="177" w:author="Craig Parker" w:date="2024-03-11T11:53:00Z">
                    <w:rPr/>
                  </w:rPrChange>
                </w:rPr>
                <w:t xml:space="preserve"> including sensitivity or susceptibility to harm and lack of capacity to cope and adapt</w:t>
              </w:r>
            </w:ins>
            <w:ins w:id="178" w:author="Craig Parker" w:date="2024-03-11T11:51:00Z">
              <w:r w:rsidR="001236C7" w:rsidRPr="00743117">
                <w:rPr>
                  <w:rFonts w:ascii="Arial" w:hAnsi="Arial"/>
                  <w:color w:val="404040"/>
                  <w:rPrChange w:id="179" w:author="Craig Parker" w:date="2024-03-11T11:53:00Z">
                    <w:rPr/>
                  </w:rPrChange>
                </w:rPr>
                <w:t xml:space="preserve"> to heat</w:t>
              </w:r>
            </w:ins>
            <w:ins w:id="180" w:author="Craig Parker" w:date="2024-03-04T16:28:00Z">
              <w:r w:rsidRPr="00743117">
                <w:rPr>
                  <w:rFonts w:ascii="Arial" w:hAnsi="Arial"/>
                  <w:color w:val="404040"/>
                  <w:rPrChange w:id="181" w:author="Craig Parker" w:date="2024-03-11T11:53:00Z">
                    <w:rPr/>
                  </w:rPrChange>
                </w:rPr>
                <w:t>.</w:t>
              </w:r>
            </w:ins>
          </w:p>
        </w:tc>
      </w:tr>
      <w:tr w:rsidR="00807AE9" w:rsidRPr="00A67725" w14:paraId="28BF9495" w14:textId="77777777" w:rsidTr="00585918">
        <w:trPr>
          <w:cnfStyle w:val="000000100000" w:firstRow="0" w:lastRow="0" w:firstColumn="0" w:lastColumn="0" w:oddVBand="0" w:evenVBand="0" w:oddHBand="1" w:evenHBand="0" w:firstRowFirstColumn="0" w:firstRowLastColumn="0" w:lastRowFirstColumn="0" w:lastRowLastColumn="0"/>
          <w:ins w:id="182"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83" w:author="Craig Parker" w:date="2024-03-11T12:50:00Z">
              <w:tcPr>
                <w:tcW w:w="0" w:type="auto"/>
                <w:gridSpan w:val="2"/>
                <w:hideMark/>
              </w:tcPr>
            </w:tcPrChange>
          </w:tcPr>
          <w:p w14:paraId="3F5A8DCA" w14:textId="77777777" w:rsidR="00807AE9" w:rsidRPr="00A67725" w:rsidRDefault="00807AE9" w:rsidP="00D435D4">
            <w:pPr>
              <w:cnfStyle w:val="001000100000" w:firstRow="0" w:lastRow="0" w:firstColumn="1" w:lastColumn="0" w:oddVBand="0" w:evenVBand="0" w:oddHBand="1" w:evenHBand="0" w:firstRowFirstColumn="0" w:firstRowLastColumn="0" w:lastRowFirstColumn="0" w:lastRowLastColumn="0"/>
              <w:rPr>
                <w:ins w:id="184" w:author="Craig Parker" w:date="2024-03-04T16:28:00Z"/>
              </w:rPr>
            </w:pPr>
            <w:ins w:id="185" w:author="Craig Parker" w:date="2024-03-04T16:28:00Z">
              <w:r w:rsidRPr="00A67725">
                <w:t>Hazard</w:t>
              </w:r>
            </w:ins>
          </w:p>
        </w:tc>
        <w:tc>
          <w:tcPr>
            <w:tcW w:w="8786" w:type="dxa"/>
            <w:hideMark/>
            <w:tcPrChange w:id="186" w:author="Craig Parker" w:date="2024-03-11T12:50:00Z">
              <w:tcPr>
                <w:tcW w:w="0" w:type="auto"/>
                <w:gridSpan w:val="2"/>
                <w:hideMark/>
              </w:tcPr>
            </w:tcPrChange>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87" w:author="Craig Parker" w:date="2024-03-04T16:28:00Z"/>
              </w:rPr>
            </w:pPr>
            <w:ins w:id="188"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807AE9" w:rsidRPr="00A67725" w14:paraId="0DA7C95B" w14:textId="77777777" w:rsidTr="00585918">
        <w:trPr>
          <w:ins w:id="189"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90" w:author="Craig Parker" w:date="2024-03-11T12:50:00Z">
              <w:tcPr>
                <w:tcW w:w="0" w:type="auto"/>
                <w:gridSpan w:val="2"/>
                <w:hideMark/>
              </w:tcPr>
            </w:tcPrChange>
          </w:tcPr>
          <w:p w14:paraId="58B3E7DA" w14:textId="77777777" w:rsidR="00807AE9" w:rsidRPr="00A67725" w:rsidRDefault="00807AE9" w:rsidP="00D435D4">
            <w:pPr>
              <w:rPr>
                <w:ins w:id="191" w:author="Craig Parker" w:date="2024-03-04T16:28:00Z"/>
              </w:rPr>
            </w:pPr>
            <w:ins w:id="192" w:author="Craig Parker" w:date="2024-03-04T16:28:00Z">
              <w:r w:rsidRPr="00A67725">
                <w:t>Adaptive Capacity</w:t>
              </w:r>
            </w:ins>
          </w:p>
        </w:tc>
        <w:tc>
          <w:tcPr>
            <w:tcW w:w="8786" w:type="dxa"/>
            <w:hideMark/>
            <w:tcPrChange w:id="193" w:author="Craig Parker" w:date="2024-03-11T12:50:00Z">
              <w:tcPr>
                <w:tcW w:w="0" w:type="auto"/>
                <w:gridSpan w:val="2"/>
                <w:hideMark/>
              </w:tcPr>
            </w:tcPrChange>
          </w:tcPr>
          <w:p w14:paraId="08D27A3A" w14:textId="01256FC8" w:rsidR="00807AE9" w:rsidRPr="00743117" w:rsidRDefault="00807AE9" w:rsidP="00D435D4">
            <w:pPr>
              <w:cnfStyle w:val="000000000000" w:firstRow="0" w:lastRow="0" w:firstColumn="0" w:lastColumn="0" w:oddVBand="0" w:evenVBand="0" w:oddHBand="0" w:evenHBand="0" w:firstRowFirstColumn="0" w:firstRowLastColumn="0" w:lastRowFirstColumn="0" w:lastRowLastColumn="0"/>
              <w:rPr>
                <w:ins w:id="194" w:author="Craig Parker" w:date="2024-03-04T16:28:00Z"/>
                <w:rFonts w:ascii="Arial" w:hAnsi="Arial"/>
                <w:color w:val="404040"/>
                <w:rPrChange w:id="195" w:author="Craig Parker" w:date="2024-03-11T11:53:00Z">
                  <w:rPr>
                    <w:ins w:id="196" w:author="Craig Parker" w:date="2024-03-04T16:28:00Z"/>
                  </w:rPr>
                </w:rPrChange>
              </w:rPr>
            </w:pPr>
            <w:ins w:id="197" w:author="Craig Parker" w:date="2024-03-04T16:28:00Z">
              <w:r w:rsidRPr="00743117">
                <w:rPr>
                  <w:rFonts w:ascii="Arial" w:hAnsi="Arial"/>
                  <w:color w:val="404040"/>
                  <w:rPrChange w:id="198" w:author="Craig Parker" w:date="2024-03-11T11:53:00Z">
                    <w:rPr/>
                  </w:rPrChange>
                </w:rPr>
                <w:t>Population</w:t>
              </w:r>
            </w:ins>
            <w:ins w:id="199" w:author="Craig Parker" w:date="2024-03-11T12:08:00Z">
              <w:r w:rsidR="00E178EB">
                <w:rPr>
                  <w:rFonts w:ascii="Arial" w:hAnsi="Arial"/>
                  <w:color w:val="404040"/>
                </w:rPr>
                <w:t>'</w:t>
              </w:r>
            </w:ins>
            <w:ins w:id="200" w:author="Craig Parker" w:date="2024-03-04T16:28:00Z">
              <w:r w:rsidRPr="00743117">
                <w:rPr>
                  <w:rFonts w:ascii="Arial" w:hAnsi="Arial"/>
                  <w:color w:val="404040"/>
                  <w:rPrChange w:id="201" w:author="Craig Parker" w:date="2024-03-11T11:53:00Z">
                    <w:rPr/>
                  </w:rPrChange>
                </w:rPr>
                <w:t>s ability to adjust to heat linked with socio</w:t>
              </w:r>
            </w:ins>
            <w:ins w:id="202" w:author="Craig Parker" w:date="2024-03-11T12:19:00Z">
              <w:r w:rsidR="00A42806">
                <w:rPr>
                  <w:rFonts w:ascii="Arial" w:hAnsi="Arial"/>
                  <w:color w:val="404040"/>
                </w:rPr>
                <w:t>-</w:t>
              </w:r>
            </w:ins>
            <w:ins w:id="203" w:author="Craig Parker" w:date="2024-03-04T16:28:00Z">
              <w:r w:rsidRPr="00743117">
                <w:rPr>
                  <w:rFonts w:ascii="Arial" w:hAnsi="Arial"/>
                  <w:color w:val="404040"/>
                  <w:rPrChange w:id="204" w:author="Craig Parker" w:date="2024-03-11T11:53:00Z">
                    <w:rPr/>
                  </w:rPrChange>
                </w:rPr>
                <w:t>economic factors, resource access, institutional support, and SDOH. Often diminished in urban poor due to limited access to cooling resources and health services.</w:t>
              </w:r>
            </w:ins>
          </w:p>
        </w:tc>
      </w:tr>
      <w:tr w:rsidR="002D0733" w:rsidRPr="002D0733" w14:paraId="698BAF63" w14:textId="77777777" w:rsidTr="00585918">
        <w:tblPrEx>
          <w:tblPrExChange w:id="205" w:author="Craig Parker" w:date="2024-03-11T12:50:00Z">
            <w:tblPrEx>
              <w:tblW w:w="10201" w:type="dxa"/>
            </w:tblPrEx>
          </w:tblPrExChange>
        </w:tblPrEx>
        <w:trPr>
          <w:cnfStyle w:val="000000100000" w:firstRow="0" w:lastRow="0" w:firstColumn="0" w:lastColumn="0" w:oddVBand="0" w:evenVBand="0" w:oddHBand="1" w:evenHBand="0" w:firstRowFirstColumn="0" w:firstRowLastColumn="0" w:lastRowFirstColumn="0" w:lastRowLastColumn="0"/>
          <w:ins w:id="206" w:author="Craig Parker" w:date="2024-03-10T21:39:00Z"/>
          <w:trPrChange w:id="207" w:author="Craig Parker" w:date="2024-03-11T12:50: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auto"/>
            <w:hideMark/>
            <w:tcPrChange w:id="208" w:author="Craig Parker" w:date="2024-03-11T12:50:00Z">
              <w:tcPr>
                <w:tcW w:w="0" w:type="auto"/>
                <w:hideMark/>
              </w:tcPr>
            </w:tcPrChange>
          </w:tcPr>
          <w:p w14:paraId="4A56AD5F" w14:textId="77777777" w:rsidR="002D0733" w:rsidRPr="002D0733" w:rsidRDefault="002D0733" w:rsidP="002D0733">
            <w:pPr>
              <w:cnfStyle w:val="001000100000" w:firstRow="0" w:lastRow="0" w:firstColumn="1" w:lastColumn="0" w:oddVBand="0" w:evenVBand="0" w:oddHBand="1" w:evenHBand="0" w:firstRowFirstColumn="0" w:firstRowLastColumn="0" w:lastRowFirstColumn="0" w:lastRowLastColumn="0"/>
              <w:rPr>
                <w:ins w:id="209" w:author="Craig Parker" w:date="2024-03-10T21:39:00Z"/>
                <w:rPrChange w:id="210" w:author="Craig Parker" w:date="2024-03-10T21:39:00Z">
                  <w:rPr>
                    <w:ins w:id="211" w:author="Craig Parker" w:date="2024-03-10T21:39:00Z"/>
                    <w:rFonts w:ascii="system-ui" w:eastAsia="Times New Roman" w:hAnsi="system-ui" w:cs="Times New Roman"/>
                    <w:color w:val="0D0D0D"/>
                    <w:sz w:val="21"/>
                    <w:szCs w:val="21"/>
                  </w:rPr>
                </w:rPrChange>
              </w:rPr>
            </w:pPr>
            <w:ins w:id="212" w:author="Craig Parker" w:date="2024-03-10T21:39:00Z">
              <w:r w:rsidRPr="00826A59">
                <w:rPr>
                  <w:rFonts w:asciiTheme="minorHAnsi" w:hAnsiTheme="minorHAnsi"/>
                  <w:color w:val="auto"/>
                  <w:rPrChange w:id="213" w:author="Craig Parker" w:date="2024-03-11T09:38:00Z">
                    <w:rPr>
                      <w:rFonts w:ascii="system-ui" w:eastAsia="Times New Roman" w:hAnsi="system-ui" w:cs="Times New Roman"/>
                      <w:color w:val="0D0D0D"/>
                      <w:sz w:val="21"/>
                      <w:szCs w:val="21"/>
                    </w:rPr>
                  </w:rPrChange>
                </w:rPr>
                <w:t>Perceived Heat</w:t>
              </w:r>
            </w:ins>
          </w:p>
        </w:tc>
        <w:tc>
          <w:tcPr>
            <w:tcW w:w="0" w:type="auto"/>
            <w:hideMark/>
            <w:tcPrChange w:id="214" w:author="Craig Parker" w:date="2024-03-11T12:50:00Z">
              <w:tcPr>
                <w:tcW w:w="0" w:type="auto"/>
                <w:gridSpan w:val="2"/>
                <w:hideMark/>
              </w:tcPr>
            </w:tcPrChange>
          </w:tcPr>
          <w:p w14:paraId="7A45F9C3" w14:textId="277E2923" w:rsidR="002D0733" w:rsidRPr="002D0733" w:rsidRDefault="002D0733" w:rsidP="002D0733">
            <w:pPr>
              <w:cnfStyle w:val="000000100000" w:firstRow="0" w:lastRow="0" w:firstColumn="0" w:lastColumn="0" w:oddVBand="0" w:evenVBand="0" w:oddHBand="1" w:evenHBand="0" w:firstRowFirstColumn="0" w:firstRowLastColumn="0" w:lastRowFirstColumn="0" w:lastRowLastColumn="0"/>
              <w:rPr>
                <w:ins w:id="215" w:author="Craig Parker" w:date="2024-03-10T21:39:00Z"/>
                <w:rPrChange w:id="216" w:author="Craig Parker" w:date="2024-03-10T21:39:00Z">
                  <w:rPr>
                    <w:ins w:id="217" w:author="Craig Parker" w:date="2024-03-10T21:39:00Z"/>
                    <w:rFonts w:ascii="system-ui" w:eastAsia="Times New Roman" w:hAnsi="system-ui" w:cs="Times New Roman"/>
                    <w:color w:val="0D0D0D"/>
                    <w:sz w:val="21"/>
                    <w:szCs w:val="21"/>
                  </w:rPr>
                </w:rPrChange>
              </w:rPr>
            </w:pPr>
            <w:ins w:id="218" w:author="Craig Parker" w:date="2024-03-10T21:39:00Z">
              <w:r w:rsidRPr="00826A59">
                <w:rPr>
                  <w:rFonts w:asciiTheme="minorHAnsi" w:hAnsiTheme="minorHAnsi"/>
                  <w:color w:val="auto"/>
                  <w:rPrChange w:id="219" w:author="Craig Parker" w:date="2024-03-11T09:38:00Z">
                    <w:rPr>
                      <w:rFonts w:ascii="system-ui" w:eastAsia="Times New Roman" w:hAnsi="system-ui" w:cs="Times New Roman"/>
                      <w:color w:val="0D0D0D"/>
                      <w:sz w:val="21"/>
                      <w:szCs w:val="21"/>
                    </w:rPr>
                  </w:rPrChange>
                </w:rPr>
                <w:t>The subjective experience of heat includes individual perceptions of temperature influenced by humidity, wind, and personal factors such as health status or activity level. This perception can significantly affect health outcomes and the necessity for adaptive responses, especially in vulnerable groups</w:t>
              </w:r>
              <w:r>
                <w:t>.</w:t>
              </w:r>
            </w:ins>
          </w:p>
        </w:tc>
      </w:tr>
    </w:tbl>
    <w:p w14:paraId="73F42E9D" w14:textId="77777777" w:rsidR="00807AE9" w:rsidRDefault="00807AE9" w:rsidP="00807AE9">
      <w:pPr>
        <w:rPr>
          <w:ins w:id="220" w:author="Craig Parker" w:date="2024-03-04T16:26:00Z"/>
        </w:rPr>
      </w:pPr>
    </w:p>
    <w:p w14:paraId="4BEA3868" w14:textId="77777777" w:rsidR="00807AE9" w:rsidRDefault="00807AE9" w:rsidP="00807AE9">
      <w:pPr>
        <w:rPr>
          <w:ins w:id="221" w:author="Craig Parker" w:date="2024-03-04T16:26:00Z"/>
        </w:rPr>
      </w:pPr>
    </w:p>
    <w:p w14:paraId="79090943" w14:textId="77777777" w:rsidR="00807AE9" w:rsidRDefault="00807AE9" w:rsidP="00807AE9">
      <w:pPr>
        <w:rPr>
          <w:ins w:id="222" w:author="Craig Parker" w:date="2024-03-04T16:26:00Z"/>
        </w:rPr>
      </w:pPr>
    </w:p>
    <w:tbl>
      <w:tblPr>
        <w:tblStyle w:val="GridTable3-Accent1"/>
        <w:tblW w:w="0" w:type="auto"/>
        <w:tblLook w:val="04A0" w:firstRow="1" w:lastRow="0" w:firstColumn="1" w:lastColumn="0" w:noHBand="0" w:noVBand="1"/>
      </w:tblPr>
      <w:tblGrid>
        <w:gridCol w:w="2100"/>
        <w:gridCol w:w="6926"/>
      </w:tblGrid>
      <w:tr w:rsidR="40B171D2" w14:paraId="5E8CDA56" w14:textId="77777777" w:rsidTr="00E51D20">
        <w:trPr>
          <w:cnfStyle w:val="100000000000" w:firstRow="1" w:lastRow="0" w:firstColumn="0" w:lastColumn="0" w:oddVBand="0" w:evenVBand="0" w:oddHBand="0" w:evenHBand="0" w:firstRowFirstColumn="0" w:firstRowLastColumn="0" w:lastRowFirstColumn="0" w:lastRowLastColumn="0"/>
          <w:trHeight w:val="300"/>
          <w:ins w:id="223"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21999130" w14:textId="22A37771" w:rsidR="40B171D2" w:rsidDel="003B5A43" w:rsidRDefault="40B171D2" w:rsidP="40B171D2">
            <w:pPr>
              <w:jc w:val="center"/>
              <w:rPr>
                <w:del w:id="224" w:author="Craig Parker" w:date="2024-03-04T15:53:00Z"/>
                <w:rFonts w:ascii="Segoe UI" w:eastAsia="Times New Roman" w:hAnsi="Segoe UI" w:cs="Segoe UI"/>
                <w:b w:val="0"/>
                <w:bCs/>
                <w:i w:val="0"/>
                <w:color w:val="000000" w:themeColor="text1"/>
                <w:sz w:val="20"/>
                <w:szCs w:val="20"/>
              </w:rPr>
            </w:pPr>
          </w:p>
        </w:tc>
        <w:tc>
          <w:tcPr>
            <w:tcW w:w="6926" w:type="dxa"/>
          </w:tcPr>
          <w:p w14:paraId="2E62DD28" w14:textId="7429FB6C" w:rsidR="40B171D2" w:rsidDel="003B5A43" w:rsidRDefault="40B171D2" w:rsidP="40B171D2">
            <w:pPr>
              <w:jc w:val="center"/>
              <w:cnfStyle w:val="100000000000" w:firstRow="1" w:lastRow="0" w:firstColumn="0" w:lastColumn="0" w:oddVBand="0" w:evenVBand="0" w:oddHBand="0" w:evenHBand="0" w:firstRowFirstColumn="0" w:firstRowLastColumn="0" w:lastRowFirstColumn="0" w:lastRowLastColumn="0"/>
              <w:rPr>
                <w:del w:id="225" w:author="Craig Parker" w:date="2024-03-04T15:53:00Z"/>
                <w:rFonts w:ascii="Segoe UI" w:eastAsia="Times New Roman" w:hAnsi="Segoe UI" w:cs="Segoe UI"/>
                <w:b w:val="0"/>
                <w:bCs/>
                <w:color w:val="000000" w:themeColor="text1"/>
                <w:sz w:val="20"/>
                <w:szCs w:val="20"/>
              </w:rPr>
            </w:pPr>
          </w:p>
        </w:tc>
      </w:tr>
      <w:tr w:rsidR="40B171D2" w14:paraId="195FDD4B" w14:textId="77777777" w:rsidTr="00E51D20">
        <w:trPr>
          <w:cnfStyle w:val="000000100000" w:firstRow="0" w:lastRow="0" w:firstColumn="0" w:lastColumn="0" w:oddVBand="0" w:evenVBand="0" w:oddHBand="1" w:evenHBand="0" w:firstRowFirstColumn="0" w:firstRowLastColumn="0" w:lastRowFirstColumn="0" w:lastRowLastColumn="0"/>
          <w:trHeight w:val="300"/>
          <w:ins w:id="226"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0CFE1BB4" w14:textId="099F421E" w:rsidR="40B171D2" w:rsidDel="003B5A43" w:rsidRDefault="40B171D2" w:rsidP="40B171D2">
            <w:pPr>
              <w:jc w:val="center"/>
              <w:rPr>
                <w:del w:id="227" w:author="Craig Parker" w:date="2024-03-04T15:53:00Z"/>
                <w:rFonts w:ascii="Segoe UI" w:eastAsia="Times New Roman" w:hAnsi="Segoe UI" w:cs="Segoe UI"/>
                <w:b/>
                <w:bCs/>
                <w:i w:val="0"/>
                <w:color w:val="000000" w:themeColor="text1"/>
                <w:sz w:val="20"/>
                <w:szCs w:val="20"/>
              </w:rPr>
            </w:pPr>
          </w:p>
        </w:tc>
        <w:tc>
          <w:tcPr>
            <w:tcW w:w="6926" w:type="dxa"/>
          </w:tcPr>
          <w:p w14:paraId="2267FA1B" w14:textId="3DB83152" w:rsidR="40B171D2" w:rsidDel="003B5A43" w:rsidRDefault="40B171D2" w:rsidP="40B171D2">
            <w:pPr>
              <w:jc w:val="center"/>
              <w:cnfStyle w:val="000000100000" w:firstRow="0" w:lastRow="0" w:firstColumn="0" w:lastColumn="0" w:oddVBand="0" w:evenVBand="0" w:oddHBand="1" w:evenHBand="0" w:firstRowFirstColumn="0" w:firstRowLastColumn="0" w:lastRowFirstColumn="0" w:lastRowLastColumn="0"/>
              <w:rPr>
                <w:del w:id="228" w:author="Craig Parker" w:date="2024-03-04T15:53:00Z"/>
                <w:rFonts w:ascii="Segoe UI" w:eastAsia="Times New Roman" w:hAnsi="Segoe UI" w:cs="Segoe UI"/>
                <w:b/>
                <w:bCs/>
                <w:color w:val="000000" w:themeColor="text1"/>
                <w:sz w:val="20"/>
                <w:szCs w:val="20"/>
              </w:rPr>
            </w:pPr>
          </w:p>
        </w:tc>
      </w:tr>
      <w:tr w:rsidR="40B171D2" w14:paraId="249C0C73" w14:textId="77777777" w:rsidTr="00E51D20">
        <w:trPr>
          <w:trHeight w:val="300"/>
          <w:ins w:id="229"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7EE97571" w14:textId="5E48E803" w:rsidR="40B171D2" w:rsidDel="003B5A43" w:rsidRDefault="40B171D2" w:rsidP="40B171D2">
            <w:pPr>
              <w:jc w:val="center"/>
              <w:rPr>
                <w:del w:id="230" w:author="Craig Parker" w:date="2024-03-04T15:53:00Z"/>
                <w:rFonts w:ascii="Segoe UI" w:eastAsia="Times New Roman" w:hAnsi="Segoe UI" w:cs="Segoe UI"/>
                <w:b/>
                <w:bCs/>
                <w:i w:val="0"/>
                <w:color w:val="000000" w:themeColor="text1"/>
                <w:sz w:val="20"/>
                <w:szCs w:val="20"/>
              </w:rPr>
            </w:pPr>
          </w:p>
        </w:tc>
        <w:tc>
          <w:tcPr>
            <w:tcW w:w="6926" w:type="dxa"/>
          </w:tcPr>
          <w:p w14:paraId="09815027" w14:textId="2DF99109" w:rsidR="40B171D2" w:rsidDel="003B5A43" w:rsidRDefault="40B171D2" w:rsidP="40B171D2">
            <w:pPr>
              <w:jc w:val="center"/>
              <w:cnfStyle w:val="000000000000" w:firstRow="0" w:lastRow="0" w:firstColumn="0" w:lastColumn="0" w:oddVBand="0" w:evenVBand="0" w:oddHBand="0" w:evenHBand="0" w:firstRowFirstColumn="0" w:firstRowLastColumn="0" w:lastRowFirstColumn="0" w:lastRowLastColumn="0"/>
              <w:rPr>
                <w:del w:id="231" w:author="Craig Parker" w:date="2024-03-04T15:53:00Z"/>
                <w:rFonts w:ascii="Segoe UI" w:eastAsia="Times New Roman" w:hAnsi="Segoe UI" w:cs="Segoe UI"/>
                <w:b/>
                <w:bCs/>
                <w:color w:val="000000" w:themeColor="text1"/>
                <w:sz w:val="20"/>
                <w:szCs w:val="20"/>
              </w:rPr>
            </w:pPr>
          </w:p>
        </w:tc>
      </w:tr>
      <w:tr w:rsidR="00457AD4" w14:paraId="05296DD5"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232"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16C4B2C9" w14:textId="6F09DC8A" w:rsidR="00457AD4" w:rsidDel="00A67725" w:rsidRDefault="00457AD4" w:rsidP="40B171D2">
            <w:pPr>
              <w:jc w:val="center"/>
              <w:rPr>
                <w:del w:id="233" w:author="Craig Parker" w:date="2024-03-04T16:11:00Z"/>
                <w:rFonts w:ascii="Segoe UI" w:eastAsia="Times New Roman" w:hAnsi="Segoe UI" w:cs="Segoe UI"/>
                <w:b/>
                <w:bCs/>
                <w:i w:val="0"/>
                <w:color w:val="000000" w:themeColor="text1"/>
                <w:sz w:val="20"/>
                <w:szCs w:val="20"/>
              </w:rPr>
            </w:pPr>
          </w:p>
        </w:tc>
      </w:tr>
      <w:tr w:rsidR="00457AD4" w14:paraId="359D3DD2" w14:textId="77777777" w:rsidTr="00E51D20">
        <w:trPr>
          <w:gridAfter w:val="1"/>
          <w:wAfter w:w="6926" w:type="dxa"/>
          <w:trHeight w:val="300"/>
          <w:ins w:id="234"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7A9FC07E" w14:textId="642D047C" w:rsidR="00457AD4" w:rsidDel="00A67725" w:rsidRDefault="00457AD4" w:rsidP="40B171D2">
            <w:pPr>
              <w:jc w:val="center"/>
              <w:rPr>
                <w:del w:id="235" w:author="Craig Parker" w:date="2024-03-04T16:11:00Z"/>
                <w:rFonts w:ascii="Segoe UI" w:eastAsia="Times New Roman" w:hAnsi="Segoe UI" w:cs="Segoe UI"/>
                <w:b/>
                <w:bCs/>
                <w:i w:val="0"/>
                <w:color w:val="000000" w:themeColor="text1"/>
                <w:sz w:val="20"/>
                <w:szCs w:val="20"/>
              </w:rPr>
            </w:pPr>
          </w:p>
        </w:tc>
      </w:tr>
      <w:tr w:rsidR="00457AD4" w14:paraId="29E4C787"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236"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54973F8F" w14:textId="77777777" w:rsidR="00457AD4" w:rsidDel="00E91E2D" w:rsidRDefault="00457AD4">
            <w:pPr>
              <w:rPr>
                <w:del w:id="237" w:author="Craig Parker" w:date="2024-03-04T16:11:00Z"/>
                <w:rFonts w:ascii="Segoe UI" w:eastAsia="Times New Roman" w:hAnsi="Segoe UI" w:cs="Segoe UI"/>
                <w:b/>
                <w:bCs/>
                <w:i w:val="0"/>
                <w:color w:val="000000" w:themeColor="text1"/>
                <w:sz w:val="20"/>
                <w:szCs w:val="20"/>
              </w:rPr>
            </w:pPr>
          </w:p>
          <w:p w14:paraId="5FDBD7F5" w14:textId="24D3DF8E" w:rsidR="00E91E2D" w:rsidRDefault="00E91E2D" w:rsidP="00D55C99">
            <w:pPr>
              <w:rPr>
                <w:ins w:id="238" w:author="Craig Parker" w:date="2024-03-11T11:57:00Z"/>
                <w:rFonts w:ascii="Segoe UI" w:eastAsia="Times New Roman" w:hAnsi="Segoe UI" w:cs="Segoe UI"/>
                <w:b/>
                <w:bCs/>
                <w:i w:val="0"/>
                <w:color w:val="000000" w:themeColor="text1"/>
                <w:sz w:val="20"/>
                <w:szCs w:val="20"/>
              </w:rPr>
            </w:pPr>
          </w:p>
        </w:tc>
      </w:tr>
    </w:tbl>
    <w:p w14:paraId="050EA2D6" w14:textId="6199FFC6" w:rsidR="00A058B3" w:rsidRDefault="00A058B3">
      <w:pPr>
        <w:pStyle w:val="Caption"/>
        <w:keepNext/>
        <w:rPr>
          <w:ins w:id="239" w:author="Craig Parker" w:date="2024-03-11T12:41:00Z"/>
        </w:rPr>
        <w:pPrChange w:id="240" w:author="Craig Parker" w:date="2024-03-11T12:41:00Z">
          <w:pPr>
            <w:pStyle w:val="Caption"/>
          </w:pPr>
        </w:pPrChange>
      </w:pPr>
      <w:ins w:id="241" w:author="Craig Parker" w:date="2024-03-11T12:41:00Z">
        <w:r>
          <w:lastRenderedPageBreak/>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ins>
    </w:p>
    <w:p w14:paraId="34FB632D" w14:textId="4D652F21" w:rsidR="40B171D2" w:rsidRDefault="00E51D20" w:rsidP="40B171D2">
      <w:pPr>
        <w:rPr>
          <w:ins w:id="242" w:author="Craig Parker" w:date="2024-02-28T13:01:00Z"/>
        </w:rPr>
      </w:pPr>
      <w:ins w:id="243" w:author="Craig Parker" w:date="2024-03-11T11:56:00Z">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ins>
    </w:p>
    <w:p w14:paraId="342F8AD7" w14:textId="0EC2BA02" w:rsidR="40B171D2" w:rsidDel="00E91E2D" w:rsidRDefault="40B171D2" w:rsidP="40B171D2">
      <w:pPr>
        <w:rPr>
          <w:del w:id="244" w:author="Craig Parker" w:date="2024-03-11T11:57:00Z"/>
        </w:rPr>
      </w:pPr>
    </w:p>
    <w:p w14:paraId="7636CEAE" w14:textId="2EC645B2" w:rsidR="00F17BF7" w:rsidRPr="00F17BF7" w:rsidRDefault="40B171D2">
      <w:pPr>
        <w:pStyle w:val="Heading1"/>
        <w:pPrChange w:id="245" w:author="Craig Parker" w:date="2024-03-04T12:31:00Z">
          <w:pPr>
            <w:pStyle w:val="Heading2"/>
          </w:pPr>
        </w:pPrChange>
      </w:pPr>
      <w:r>
        <w:t>Study setting</w:t>
      </w:r>
    </w:p>
    <w:p w14:paraId="2CB0C418" w14:textId="22A0F719" w:rsidR="002A260D" w:rsidRDefault="000D7BBE" w:rsidP="000D7BBE">
      <w:r>
        <w:t xml:space="preserve">Abidjan, located in Côte </w:t>
      </w:r>
      <w:del w:id="246" w:author="Craig Parker" w:date="2024-03-11T12:08:00Z">
        <w:r w:rsidDel="00905781">
          <w:delText>d'Ivoire</w:delText>
        </w:r>
      </w:del>
      <w:ins w:id="247"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w:t>
      </w:r>
      <w:ins w:id="248" w:author="Craig Parker" w:date="2024-03-11T12:19:00Z">
        <w:r w:rsidR="00A42806">
          <w:t>-</w:t>
        </w:r>
      </w:ins>
      <w:del w:id="249" w:author="Craig Parker" w:date="2024-03-11T12:07:00Z">
        <w:r w:rsidR="00462A2C" w:rsidDel="003F68BA">
          <w:delText>-</w:delText>
        </w:r>
      </w:del>
      <w:r w:rsidR="00462A2C">
        <w:t>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250" w:author="Craig Parker" w:date="2024-02-27T13:50:00Z">
        <w:r w:rsidR="002A260D" w:rsidRPr="002A260D">
          <w:t xml:space="preserve"> Areas with less vegetation and higher levels of poverty face greater heat impacts, a reflection of the </w:t>
        </w:r>
      </w:ins>
      <w:ins w:id="251" w:author="Craig Parker" w:date="2024-03-11T12:08:00Z">
        <w:r w:rsidR="00E178EB">
          <w:t>'</w:t>
        </w:r>
      </w:ins>
      <w:ins w:id="252" w:author="Craig Parker" w:date="2024-02-27T13:50:00Z">
        <w:r w:rsidR="002A260D" w:rsidRPr="002A260D">
          <w:t>Green Apartheid</w:t>
        </w:r>
      </w:ins>
      <w:ins w:id="253" w:author="Craig Parker" w:date="2024-03-11T12:08:00Z">
        <w:r w:rsidR="00E178EB">
          <w:t>'</w:t>
        </w:r>
      </w:ins>
      <w:ins w:id="254" w:author="Craig Parker" w:date="2024-02-27T13:50:00Z">
        <w:r w:rsidR="002A260D" w:rsidRPr="002A260D">
          <w:t xml:space="preserve"> that characteri</w:t>
        </w:r>
      </w:ins>
      <w:ins w:id="255" w:author="Craig Parker" w:date="2024-03-11T12:08:00Z">
        <w:r w:rsidR="00905781">
          <w:t>s</w:t>
        </w:r>
      </w:ins>
      <w:ins w:id="256" w:author="Craig Parker" w:date="2024-02-27T13:50:00Z">
        <w:r w:rsidR="002A260D" w:rsidRPr="002A260D">
          <w:t>es the city</w:t>
        </w:r>
      </w:ins>
      <w:ins w:id="257" w:author="Craig Parker" w:date="2024-03-11T12:08:00Z">
        <w:r w:rsidR="00E178EB">
          <w:t>'</w:t>
        </w:r>
      </w:ins>
      <w:ins w:id="258" w:author="Craig Parker" w:date="2024-02-27T13:50:00Z">
        <w:r w:rsidR="002A260D" w:rsidRPr="002A260D">
          <w:t>s urban forest and its accessibility</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259"/>
      <w:ins w:id="260" w:author="Craig Parker" w:date="2024-02-27T13:50:00Z">
        <w:r w:rsidR="002A260D" w:rsidRPr="002A260D">
          <w:t>​​</w:t>
        </w:r>
      </w:ins>
      <w:commentRangeEnd w:id="259"/>
      <w:ins w:id="261" w:author="Craig Parker" w:date="2024-02-27T13:52:00Z">
        <w:r w:rsidR="002A260D">
          <w:rPr>
            <w:rStyle w:val="CommentReference"/>
          </w:rPr>
          <w:commentReference w:id="259"/>
        </w:r>
      </w:ins>
      <w:ins w:id="262" w:author="Craig Parker" w:date="2024-02-27T13:50:00Z">
        <w:r w:rsidR="002A260D" w:rsidRPr="002A260D">
          <w:t>.</w:t>
        </w:r>
      </w:ins>
      <w:r>
        <w:t xml:space="preserve"> Similarly, Abidjan, an economic centre with a population of 6.3 million, struggles with diseases such as malaria and non-communicable diseases driven by </w:t>
      </w:r>
      <w:r w:rsidR="00C24274">
        <w:t>urbanisation</w:t>
      </w:r>
      <w:del w:id="263" w:author="Craig Parker" w:date="2024-03-11T12:19:00Z">
        <w:r w:rsidDel="000D483B">
          <w:delText>, socio</w:delText>
        </w:r>
      </w:del>
      <w:del w:id="264" w:author="Craig Parker" w:date="2024-03-11T12:07:00Z">
        <w:r w:rsidDel="003F68BA">
          <w:delText>-</w:delText>
        </w:r>
      </w:del>
      <w:del w:id="265" w:author="Craig Parker" w:date="2024-03-11T12:19:00Z">
        <w:r w:rsidDel="000D483B">
          <w:delText>economic factors,</w:delText>
        </w:r>
      </w:del>
      <w:r>
        <w:t xml:space="preserve"> and wider SDOH</w:t>
      </w:r>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1EB3D7C9" w:rsidR="000D7BBE" w:rsidRDefault="000D7BBE" w:rsidP="000D7BBE">
      <w:r>
        <w:t xml:space="preserve">Both cities represent Urban Heat Islands (UHI), a phenomenon where urban areas exhibit higher temperatures than their rural surroundings due to human </w:t>
      </w:r>
      <w:commentRangeStart w:id="266"/>
      <w:r>
        <w:t>activities</w:t>
      </w:r>
      <w:commentRangeEnd w:id="266"/>
      <w:r w:rsidR="002A260D">
        <w:rPr>
          <w:rStyle w:val="CommentReference"/>
        </w:rPr>
        <w:commentReference w:id="266"/>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t>.</w:t>
      </w:r>
      <w:ins w:id="267" w:author="Craig Parker" w:date="2024-03-11T12:08:00Z">
        <w:r w:rsidR="00E178EB">
          <w:t xml:space="preserve"> </w:t>
        </w:r>
      </w:ins>
      <w:del w:id="268" w:author="Craig Parker" w:date="2024-03-11T12:08:00Z">
        <w:r w:rsidDel="00E178EB">
          <w:delText xml:space="preserve"> </w:delText>
        </w:r>
        <w:r w:rsidDel="00905781">
          <w:delText xml:space="preserve">Johannesburg's </w:delText>
        </w:r>
      </w:del>
      <w:ins w:id="269" w:author="Craig Parker" w:date="2024-03-11T12:08:00Z">
        <w:r w:rsidR="00E178EB">
          <w:t>Johannesburg'</w:t>
        </w:r>
        <w:r w:rsidR="00905781">
          <w:t xml:space="preserve">s </w:t>
        </w:r>
      </w:ins>
      <w:r>
        <w:t>extensive urban forest offers some respite, yet densely populated areas with scarce vegetation endure more severe heat impacts</w:t>
      </w:r>
      <w:r>
        <w:fldChar w:fldCharType="begin"/>
      </w:r>
      <w:r w:rsidR="002D0733">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sidR="002D0733">
        <w:rPr>
          <w:noProof/>
        </w:rPr>
        <w:t>[32]</w:t>
      </w:r>
      <w:r>
        <w:fldChar w:fldCharType="end"/>
      </w:r>
      <w:r>
        <w:t xml:space="preserve">. Conversely, </w:t>
      </w:r>
      <w:del w:id="270" w:author="Craig Parker" w:date="2024-03-11T12:08:00Z">
        <w:r w:rsidDel="00905781">
          <w:delText xml:space="preserve">Abidjan's </w:delText>
        </w:r>
      </w:del>
      <w:ins w:id="271" w:author="Craig Parker" w:date="2024-03-11T12:08:00Z">
        <w:r w:rsidR="00905781">
          <w:t>Abidjan</w:t>
        </w:r>
        <w:r w:rsidR="00E178EB">
          <w:t>'</w:t>
        </w:r>
        <w:r w:rsidR="00905781">
          <w:t xml:space="preserve">s </w:t>
        </w:r>
      </w:ins>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389B841E" w:rsidR="40B171D2" w:rsidRDefault="40B171D2">
      <w:pPr>
        <w:rPr>
          <w:ins w:id="272" w:author="Craig Parker" w:date="2024-03-05T09:18:00Z"/>
        </w:rPr>
      </w:pPr>
      <w:del w:id="273" w:author="Craig Parker" w:date="2024-02-28T12:43:00Z">
        <w:r w:rsidDel="40B171D2">
          <w:delText xml:space="preserve">Abidjan and Johannesburg were selected due to their unique geographical locations, symbolising West and Southern Africa, respectively, and their varying socio-economic, environmental conditions, </w:delText>
        </w:r>
        <w:r w:rsidDel="40B171D2">
          <w:lastRenderedPageBreak/>
          <w:delText>and SDOH. This facilitates a comparative analysis offering insights into the diverse health impacts of heat across various African contexts.</w:delText>
        </w:r>
      </w:del>
      <w:ins w:id="274" w:author="Craig Parker" w:date="2024-02-28T12:43:00Z">
        <w:r>
          <w:t xml:space="preserve">Abidjan and Johannesburg were selected for this study due to their unique characteristics and </w:t>
        </w:r>
      </w:ins>
      <w:ins w:id="275" w:author="Craig Parker" w:date="2024-03-11T12:20:00Z">
        <w:r w:rsidR="000D483B">
          <w:t>data availability</w:t>
        </w:r>
      </w:ins>
      <w:ins w:id="276" w:author="Craig Parker" w:date="2024-02-28T12:43:00Z">
        <w:r>
          <w:t>. Both cities have a high population density and are experiencing rapid urbani</w:t>
        </w:r>
      </w:ins>
      <w:ins w:id="277" w:author="Craig Parker" w:date="2024-03-11T12:08:00Z">
        <w:r w:rsidR="00905781">
          <w:t>s</w:t>
        </w:r>
      </w:ins>
      <w:ins w:id="278" w:author="Craig Parker" w:date="2024-02-28T12:43:00Z">
        <w:r>
          <w:t xml:space="preserve">ation, making them representative of the challenges faced by many African cities in the context of climate change and heat-related health impacts. Additionally, these cities have access to detailed health data from clinical trials and cohort studies, which is crucial for our analysis. The selection of these cities allows for a focused examination of heat-related health risks in urban African settings, </w:t>
        </w:r>
      </w:ins>
      <w:ins w:id="279" w:author="Craig Parker" w:date="2024-03-11T12:20:00Z">
        <w:r w:rsidR="000D483B">
          <w:t>potentially informing</w:t>
        </w:r>
      </w:ins>
      <w:ins w:id="280" w:author="Craig Parker" w:date="2024-02-28T12:43:00Z">
        <w:r>
          <w:t xml:space="preserve"> broader regional strategies for climate adaptation and public health.</w:t>
        </w:r>
      </w:ins>
    </w:p>
    <w:p w14:paraId="4C8E8F5C" w14:textId="77777777" w:rsidR="0053249D" w:rsidRDefault="0053249D">
      <w:pPr>
        <w:rPr>
          <w:ins w:id="281" w:author="Craig Parker" w:date="2024-03-05T09:18:00Z"/>
        </w:rPr>
      </w:pPr>
    </w:p>
    <w:p w14:paraId="11322F61" w14:textId="7F5911CC" w:rsidR="0053249D" w:rsidRDefault="0053249D">
      <w:pPr>
        <w:pStyle w:val="Heading1"/>
        <w:pPrChange w:id="282" w:author="Craig Parker" w:date="2024-03-05T09:39:00Z">
          <w:pPr/>
        </w:pPrChange>
      </w:pPr>
      <w:ins w:id="283" w:author="Craig Parker" w:date="2024-03-05T09:18:00Z">
        <w:r>
          <w:t>Methods</w:t>
        </w:r>
      </w:ins>
    </w:p>
    <w:p w14:paraId="4CD750AE" w14:textId="77777777" w:rsidR="002205B1" w:rsidRDefault="002205B1"/>
    <w:p w14:paraId="4BD1FA74" w14:textId="6AC13CCC" w:rsidR="002205B1" w:rsidRDefault="00641B8A" w:rsidP="00DF6C79">
      <w:commentRangeStart w:id="284"/>
      <w:commentRangeEnd w:id="284"/>
      <w:r>
        <w:rPr>
          <w:rStyle w:val="CommentReference"/>
        </w:rPr>
        <w:commentReference w:id="284"/>
      </w:r>
      <w:r w:rsidR="00BF0886" w:rsidRPr="00BF0886">
        <w:t xml:space="preserve">The study plans to combine datasets from </w:t>
      </w:r>
      <w:r w:rsidR="00314180">
        <w:t>many sources encompassing</w:t>
      </w:r>
      <w:r w:rsidR="00BF0886" w:rsidRPr="00BF0886">
        <w:t xml:space="preserve"> various fields—health, climate, environment, and Social Determinants of Health (SDOH). This multi-faceted approach will aid in building more thorough and locally pertinent models of heat-related health outcomes. These models will </w:t>
      </w:r>
      <w:r w:rsidR="000D0276">
        <w:t>consider</w:t>
      </w:r>
      <w:r w:rsidR="00BF0886" w:rsidRPr="00BF0886">
        <w:t xml:space="preserve"> the diverse range of day-to-day realities and experiences encountered by inhabitants within each city, capturing how these realities 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00BF0886" w:rsidRPr="00BF0886">
        <w:t xml:space="preserve">. In this study, </w:t>
      </w:r>
      <w:r w:rsidR="00E178EB">
        <w:t>'</w:t>
      </w:r>
      <w:r w:rsidR="00905781" w:rsidRPr="00BF0886">
        <w:t>lived experiences</w:t>
      </w:r>
      <w:r w:rsidR="00E178EB">
        <w:t>'</w:t>
      </w:r>
      <w:r w:rsidR="00905781" w:rsidRPr="00BF0886">
        <w:t xml:space="preserve"> </w:t>
      </w:r>
      <w:r w:rsidR="00BF0886" w:rsidRPr="00BF0886">
        <w:t xml:space="preserve">refers to </w:t>
      </w:r>
      <w:del w:id="285" w:author="Craig Parker" w:date="2024-03-11T12:49:00Z">
        <w:r w:rsidR="00BF0886" w:rsidRPr="00BF0886" w:rsidDel="00D40ED4">
          <w:delText xml:space="preserve">the unique </w:delText>
        </w:r>
        <w:r w:rsidR="00314180" w:rsidDel="00D40ED4">
          <w:delText>daily conditions, challenges, and opportunities individuals encounter</w:delText>
        </w:r>
      </w:del>
      <w:ins w:id="286" w:author="Craig Parker" w:date="2024-03-11T12:49:00Z">
        <w:r w:rsidR="00D40ED4">
          <w:t>individuals' unique daily conditions, challenges, and opportunities</w:t>
        </w:r>
      </w:ins>
      <w:r w:rsidR="00BF0886" w:rsidRPr="00BF0886">
        <w:t xml:space="preserve">, shaped by their specific </w:t>
      </w:r>
      <w:r w:rsidR="00BF2ACB">
        <w:t>SDOH</w:t>
      </w:r>
      <w:r w:rsidR="00BF0886"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87"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88"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89" w:author="Craig Parker" w:date="2024-03-04T17:26:00Z"/>
        </w:rPr>
        <w:pPrChange w:id="290" w:author="Craig Parker" w:date="2024-03-05T09:35:00Z">
          <w:pPr>
            <w:pStyle w:val="Heading3"/>
          </w:pPr>
        </w:pPrChange>
      </w:pPr>
      <w:del w:id="291" w:author="Craig Parker" w:date="2024-03-04T17:26:00Z">
        <w:r w:rsidRPr="00775219" w:rsidDel="00775219">
          <w:delText>Socio-economic and environmental data</w:delText>
        </w:r>
      </w:del>
    </w:p>
    <w:p w14:paraId="6E36BB09" w14:textId="38AE27BE" w:rsidR="00B834AD" w:rsidDel="00E85340" w:rsidRDefault="00B834AD">
      <w:pPr>
        <w:pStyle w:val="Heading2"/>
        <w:rPr>
          <w:del w:id="292" w:author="Craig Parker" w:date="2024-03-05T09:42:00Z"/>
        </w:rPr>
        <w:pPrChange w:id="293" w:author="Craig Parker" w:date="2024-03-05T09:35:00Z">
          <w:pPr/>
        </w:pPrChange>
      </w:pPr>
    </w:p>
    <w:p w14:paraId="7DB06C6A" w14:textId="2F50320D"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xml:space="preserve">. The data will include national census records, specialised household, and demographic surveys. It will encompass details about individual and household income, education, occupation, living circumstances, and the accessibility to healthcare, education, and transportation services. </w:t>
      </w:r>
      <w:del w:id="294"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del w:id="295" w:author="Craig Parker" w:date="2024-02-28T13:45:00Z">
        <w:r w:rsidDel="40B171D2">
          <w:delText>.</w:delText>
        </w:r>
      </w:del>
      <w:ins w:id="296"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97" w:author="Craig Parker" w:date="2024-03-11T12:08:00Z">
        <w:r w:rsidR="00E178EB">
          <w:t>'</w:t>
        </w:r>
      </w:ins>
      <w:ins w:id="298" w:author="Craig Parker" w:date="2024-02-28T13:44:00Z">
        <w:r>
          <w:t>Ivoire, which provides comprehensive socio</w:t>
        </w:r>
      </w:ins>
      <w:ins w:id="299" w:author="Craig Parker" w:date="2024-03-11T12:19:00Z">
        <w:r w:rsidR="00A42806">
          <w:t>-</w:t>
        </w:r>
      </w:ins>
      <w:ins w:id="300" w:author="Craig Parker" w:date="2024-02-28T13:44:00Z">
        <w:r>
          <w:t>economic and demographic data</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301" w:author="Craig Parker" w:date="2024-02-28T13:44:00Z">
        <w:r>
          <w:t xml:space="preserve">. </w:t>
        </w:r>
      </w:ins>
    </w:p>
    <w:p w14:paraId="071A35B4" w14:textId="43849538"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Where such data are available, researchers will amalgamate data from current sensor networks with urban land use and building density details to create a model of urban land use heat</w:t>
      </w:r>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302" w:author="Craig Parker" w:date="2024-02-28T11:00:00Z">
        <w:r>
          <w:t xml:space="preserve"> </w:t>
        </w:r>
        <w:commentRangeStart w:id="303"/>
        <w:r>
          <w:t xml:space="preserve">It should be noted that while Landsat and MODIS data primarily measure land </w:t>
        </w:r>
        <w:r>
          <w:lastRenderedPageBreak/>
          <w:t>surface temperature (LST), statistical models can be employed to estimate air temperature from remotely sensed LST. Therefore, in this study, appropriate statistical models will be used to indirectly retrieve air temperature from the LST data provided by Landsat and MODIS</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304" w:author="Craig Parker" w:date="2024-02-28T11:00:00Z">
        <w:r>
          <w:t>.</w:t>
        </w:r>
      </w:ins>
      <w:commentRangeEnd w:id="303"/>
      <w:r w:rsidR="00B834AD">
        <w:rPr>
          <w:rStyle w:val="CommentReference"/>
        </w:rPr>
        <w:commentReference w:id="303"/>
      </w:r>
      <w:r>
        <w:t xml:space="preserve"> The objective of amalgamating climatic and socio</w:t>
      </w:r>
      <w:ins w:id="305" w:author="Craig Parker" w:date="2024-03-11T12:19:00Z">
        <w:r w:rsidR="00A42806">
          <w:t>-</w:t>
        </w:r>
      </w:ins>
      <w:del w:id="306" w:author="Craig Parker" w:date="2024-03-11T12:07:00Z">
        <w:r w:rsidDel="003F68BA">
          <w:delText>-</w:delText>
        </w:r>
      </w:del>
      <w:r>
        <w:t>economic data is to generate maps of cities that will illustrate regions where individuals and households are most at risk for health impacts from heat[25]. These maps will be valuable for public health officials and policymakers to identify areas of need and to formulate focused interventions and policies to mitigate these risks</w:t>
      </w:r>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400EA0AA" w14:textId="77777777"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307"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308" w:author="Craig Parker" w:date="2024-02-28T11:58:00Z">
        <w:r w:rsidRPr="40B171D2">
          <w:rPr>
            <w:noProof/>
          </w:rPr>
          <w:t xml:space="preserve"> </w:t>
        </w:r>
        <w:commentRangeStart w:id="309"/>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By applying downscaling techniques, we aim to improve the accuracy of our heat risk assessments for Johannesburg and Abidjan</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309"/>
      <w:r w:rsidR="00B834AD">
        <w:rPr>
          <w:rStyle w:val="CommentReference"/>
        </w:rPr>
        <w:commentReference w:id="309"/>
      </w:r>
      <w:del w:id="310" w:author="Craig Parker" w:date="2024-03-11T12:21:00Z">
        <w:r w:rsidDel="00314180">
          <w:delText xml:space="preserve"> </w:delText>
        </w:r>
      </w:del>
    </w:p>
    <w:p w14:paraId="138AF97C" w14:textId="2BFC98CD"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311" w:author="Craig Parker" w:date="2024-02-28T10:34:00Z">
        <w:r>
          <w:t xml:space="preserve"> </w:t>
        </w:r>
        <w:commentRangeStart w:id="312"/>
        <w:r>
          <w:t>To further enhance our analysis, we will integrate datasets from the European Space Agency</w:t>
        </w:r>
      </w:ins>
      <w:ins w:id="313" w:author="Craig Parker" w:date="2024-03-11T12:08:00Z">
        <w:r w:rsidR="00E178EB">
          <w:t>'</w:t>
        </w:r>
      </w:ins>
      <w:ins w:id="314" w:author="Craig Parker" w:date="2024-02-28T10:34:00Z">
        <w:r>
          <w:t xml:space="preserve">s </w:t>
        </w:r>
        <w:proofErr w:type="spellStart"/>
        <w:r>
          <w:t>WorldCover</w:t>
        </w:r>
        <w:proofErr w:type="spellEnd"/>
        <w:r>
          <w:t xml:space="preserve"> portal and the Global Human Settlement Layer (GHSL), which provide detailed land cover and human settlement data, respectively</w:t>
        </w:r>
      </w:ins>
      <w:commentRangeEnd w:id="312"/>
      <w:r w:rsidR="00B834AD">
        <w:rPr>
          <w:rStyle w:val="CommentReference"/>
        </w:rPr>
        <w:commentReference w:id="312"/>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315"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pPr>
        <w:pStyle w:val="Style1"/>
        <w:pPrChange w:id="316" w:author="Craig Parker" w:date="2024-03-11T12:34:00Z">
          <w:pPr>
            <w:pStyle w:val="Heading3"/>
          </w:pPr>
        </w:pPrChange>
      </w:pPr>
      <w:r w:rsidRPr="003C096B">
        <w:t>Health trials and cohort data</w:t>
      </w:r>
    </w:p>
    <w:p w14:paraId="0E44931E" w14:textId="35A9519B" w:rsidR="00292DD3" w:rsidRDefault="40B171D2" w:rsidP="00F17BF7">
      <w:r>
        <w:t>The health data for this study will be collected from clinical trials and cohort studies, such as HIV drug trials and COVID-19 vaccine trials. These studies typically involve many participants (hundreds to thousands)</w:t>
      </w:r>
      <w:ins w:id="317" w:author="Craig Parker" w:date="2024-03-11T12:21:00Z">
        <w:r w:rsidR="00314180">
          <w:t>. They</w:t>
        </w:r>
      </w:ins>
      <w:r>
        <w:t xml:space="preserve"> 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3E759DE" w14:textId="26F1C152" w:rsidR="40B171D2" w:rsidDel="007C7B8F" w:rsidRDefault="40B171D2" w:rsidP="00F17BF7">
      <w:pPr>
        <w:rPr>
          <w:del w:id="318" w:author="Craig Parker" w:date="2024-03-11T09:44:00Z"/>
        </w:rPr>
      </w:pP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2EA55B4" w:rsidR="00261A1E" w:rsidRDefault="00261A1E" w:rsidP="00F17BF7">
      <w:pPr>
        <w:pStyle w:val="ListParagraph"/>
        <w:numPr>
          <w:ilvl w:val="0"/>
          <w:numId w:val="20"/>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F17BF7">
      <w:pPr>
        <w:pStyle w:val="ListParagraph"/>
        <w:numPr>
          <w:ilvl w:val="0"/>
          <w:numId w:val="20"/>
        </w:numPr>
      </w:pPr>
      <w:r>
        <w:t xml:space="preserve">Laboratory variables: These comprise 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4D0B0853" w:rsidR="002205B1" w:rsidRDefault="40B171D2" w:rsidP="00F17BF7">
      <w:pPr>
        <w:pStyle w:val="ListParagraph"/>
        <w:numPr>
          <w:ilvl w:val="0"/>
          <w:numId w:val="20"/>
        </w:numPr>
        <w:rPr>
          <w:ins w:id="319" w:author="Craig Parker" w:date="2024-03-11T09:44:00Z"/>
        </w:rPr>
      </w:pPr>
      <w:r>
        <w:t>Demographic and SDOH variables: These involve basic demographic information (e.g., age, sex, race, and ethnicity), socio</w:t>
      </w:r>
      <w:r w:rsidR="00A42806">
        <w:t>-</w:t>
      </w:r>
      <w:r>
        <w:t xml:space="preserve">economic factors (e.g., education, income, and occupation), </w:t>
      </w:r>
      <w:r>
        <w:lastRenderedPageBreak/>
        <w:t>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pPr>
        <w:rPr>
          <w:ins w:id="320" w:author="Craig Parker" w:date="2024-02-28T13:35:00Z"/>
        </w:rPr>
        <w:pPrChange w:id="321" w:author="Craig Parker" w:date="2024-03-11T09:44:00Z">
          <w:pPr>
            <w:pStyle w:val="ListParagraph"/>
            <w:numPr>
              <w:numId w:val="20"/>
            </w:numPr>
            <w:tabs>
              <w:tab w:val="num" w:pos="720"/>
            </w:tabs>
            <w:ind w:hanging="360"/>
          </w:pPr>
        </w:pPrChange>
      </w:pPr>
      <w:ins w:id="322" w:author="Craig Parker" w:date="2024-03-11T09:44:00Z">
        <w:r w:rsidRPr="007C7B8F">
          <w:t>In response to the shifts in mortality and morbidity during the 2020-2022 COVID-19 pandemic, we will analy</w:t>
        </w:r>
      </w:ins>
      <w:ins w:id="323" w:author="Craig Parker" w:date="2024-03-11T12:08:00Z">
        <w:r w:rsidR="00905781">
          <w:t>s</w:t>
        </w:r>
      </w:ins>
      <w:ins w:id="324" w:author="Craig Parker" w:date="2024-03-11T09:44:00Z">
        <w:r w:rsidRPr="007C7B8F">
          <w:t>e data separately for pre-pandemic, pandemic, and post-pandemic periods. Additionally, we will include COVID-19</w:t>
        </w:r>
      </w:ins>
      <w:ins w:id="325" w:author="Craig Parker" w:date="2024-03-11T12:21:00Z">
        <w:r w:rsidR="00314180">
          <w:t>-</w:t>
        </w:r>
      </w:ins>
      <w:ins w:id="326" w:author="Craig Parker" w:date="2024-03-11T09:44:00Z">
        <w:r w:rsidRPr="007C7B8F">
          <w:t>related variables as covariates in our models to control for the pandemic</w:t>
        </w:r>
      </w:ins>
      <w:ins w:id="327" w:author="Craig Parker" w:date="2024-03-11T12:08:00Z">
        <w:r w:rsidR="00E178EB">
          <w:t>'</w:t>
        </w:r>
      </w:ins>
      <w:ins w:id="328" w:author="Craig Parker" w:date="2024-03-11T09:44:00Z">
        <w:r w:rsidRPr="007C7B8F">
          <w:t xml:space="preserve">s </w:t>
        </w:r>
      </w:ins>
      <w:ins w:id="329" w:author="Craig Parker" w:date="2024-03-11T12:23:00Z">
        <w:r w:rsidR="00314180">
          <w:t>i</w:t>
        </w:r>
      </w:ins>
      <w:ins w:id="330" w:author="Craig Parker" w:date="2024-03-11T09:44:00Z">
        <w:r w:rsidRPr="007C7B8F">
          <w:t>mpact on health outcomes.</w:t>
        </w:r>
      </w:ins>
    </w:p>
    <w:p w14:paraId="61B8E2DE" w14:textId="7E3A5AFD" w:rsidR="40B171D2" w:rsidRPr="00E06A3E" w:rsidRDefault="40B171D2">
      <w:pPr>
        <w:ind w:left="360"/>
        <w:rPr>
          <w:ins w:id="331" w:author="Craig Parker" w:date="2024-02-28T13:33:00Z"/>
          <w:rFonts w:cstheme="minorHAnsi"/>
        </w:rPr>
        <w:pPrChange w:id="332" w:author="Craig Parker" w:date="2024-03-04T22:06:00Z">
          <w:pPr>
            <w:pStyle w:val="ListParagraph"/>
            <w:numPr>
              <w:numId w:val="20"/>
            </w:numPr>
            <w:tabs>
              <w:tab w:val="num" w:pos="720"/>
            </w:tabs>
            <w:ind w:hanging="360"/>
          </w:pPr>
        </w:pPrChange>
      </w:pPr>
      <w:ins w:id="333" w:author="Craig Parker" w:date="2024-02-28T13:35:00Z">
        <w:r w:rsidRPr="00E06A3E">
          <w:rPr>
            <w:rFonts w:eastAsia="system-ui" w:cstheme="minorHAnsi"/>
            <w:color w:val="0D0D0D" w:themeColor="text1" w:themeTint="F2"/>
            <w:sz w:val="24"/>
            <w:szCs w:val="24"/>
            <w:rPrChange w:id="334" w:author="Craig Parker" w:date="2024-03-04T22:06:00Z">
              <w:rPr/>
            </w:rPrChange>
          </w:rPr>
          <w:t xml:space="preserve">Table </w:t>
        </w:r>
      </w:ins>
      <w:ins w:id="335" w:author="Craig Parker" w:date="2024-03-06T21:35:00Z">
        <w:r w:rsidR="00641B8A">
          <w:rPr>
            <w:rFonts w:eastAsia="system-ui" w:cstheme="minorHAnsi"/>
            <w:color w:val="0D0D0D" w:themeColor="text1" w:themeTint="F2"/>
            <w:sz w:val="24"/>
            <w:szCs w:val="24"/>
          </w:rPr>
          <w:t>2</w:t>
        </w:r>
      </w:ins>
      <w:ins w:id="336" w:author="Craig Parker" w:date="2024-02-28T13:35:00Z">
        <w:r w:rsidRPr="00E06A3E">
          <w:rPr>
            <w:rFonts w:eastAsia="system-ui" w:cstheme="minorHAnsi"/>
            <w:color w:val="0D0D0D" w:themeColor="text1" w:themeTint="F2"/>
            <w:sz w:val="24"/>
            <w:szCs w:val="24"/>
            <w:rPrChange w:id="337" w:author="Craig Parker" w:date="2024-03-04T22:06:00Z">
              <w:rPr/>
            </w:rPrChange>
          </w:rPr>
          <w:t>: Summary of Data Sources for Each Objective</w:t>
        </w:r>
      </w:ins>
    </w:p>
    <w:tbl>
      <w:tblPr>
        <w:tblStyle w:val="Bordered-Accent1"/>
        <w:tblW w:w="9351" w:type="dxa"/>
        <w:tblLayout w:type="fixed"/>
        <w:tblLook w:val="06A0" w:firstRow="1" w:lastRow="0" w:firstColumn="1" w:lastColumn="0" w:noHBand="1" w:noVBand="1"/>
        <w:tblPrChange w:id="338" w:author="Craig Parker" w:date="2024-03-11T12:50: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339">
          <w:tblGrid>
            <w:gridCol w:w="4508"/>
            <w:gridCol w:w="4508"/>
          </w:tblGrid>
        </w:tblGridChange>
      </w:tblGrid>
      <w:tr w:rsidR="40B171D2" w:rsidRPr="00E06A3E" w14:paraId="082546C7" w14:textId="77777777" w:rsidTr="00585918">
        <w:trPr>
          <w:cnfStyle w:val="100000000000" w:firstRow="1" w:lastRow="0" w:firstColumn="0" w:lastColumn="0" w:oddVBand="0" w:evenVBand="0" w:oddHBand="0" w:evenHBand="0" w:firstRowFirstColumn="0" w:firstRowLastColumn="0" w:lastRowFirstColumn="0" w:lastRowLastColumn="0"/>
          <w:trHeight w:val="300"/>
          <w:ins w:id="340" w:author="Craig Parker" w:date="2024-02-28T13:33:00Z"/>
          <w:trPrChange w:id="341"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42" w:author="Craig Parker" w:date="2024-03-11T12:50: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E06A3E"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43" w:author="Craig Parker" w:date="2024-03-04T22:06:00Z">
                  <w:rPr>
                    <w:rFonts w:ascii="system-ui" w:eastAsia="system-ui" w:hAnsi="system-ui" w:cs="system-ui"/>
                    <w:b/>
                    <w:bCs/>
                    <w:color w:val="0D0D0D" w:themeColor="text1" w:themeTint="F2"/>
                  </w:rPr>
                </w:rPrChange>
              </w:rPr>
              <w:pPrChange w:id="344"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345" w:author="Craig Parker" w:date="2024-02-28T13:33:00Z">
              <w:r w:rsidRPr="00E06A3E">
                <w:rPr>
                  <w:rFonts w:asciiTheme="minorHAnsi" w:eastAsia="system-ui" w:hAnsiTheme="minorHAnsi" w:cstheme="minorHAnsi"/>
                  <w:b/>
                  <w:bCs/>
                  <w:color w:val="0D0D0D" w:themeColor="text1" w:themeTint="F2"/>
                  <w:rPrChange w:id="346" w:author="Craig Parker" w:date="2024-03-04T22:06:00Z">
                    <w:rPr>
                      <w:rFonts w:ascii="system-ui" w:eastAsia="system-ui" w:hAnsi="system-ui" w:cs="system-ui"/>
                      <w:b/>
                      <w:bCs/>
                      <w:color w:val="0D0D0D" w:themeColor="text1" w:themeTint="F2"/>
                    </w:rPr>
                  </w:rPrChange>
                </w:rPr>
                <w:t>Objective</w:t>
              </w:r>
            </w:ins>
          </w:p>
        </w:tc>
        <w:tc>
          <w:tcPr>
            <w:tcW w:w="6379" w:type="dxa"/>
            <w:tcPrChange w:id="347" w:author="Craig Parker" w:date="2024-03-11T12:50: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E06A3E"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48" w:author="Craig Parker" w:date="2024-03-04T22:06:00Z">
                  <w:rPr>
                    <w:rFonts w:ascii="system-ui" w:eastAsia="system-ui" w:hAnsi="system-ui" w:cs="system-ui"/>
                    <w:b/>
                    <w:bCs/>
                    <w:color w:val="0D0D0D" w:themeColor="text1" w:themeTint="F2"/>
                  </w:rPr>
                </w:rPrChange>
              </w:rPr>
              <w:pPrChange w:id="349"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350" w:author="Craig Parker" w:date="2024-02-28T13:33:00Z">
              <w:r w:rsidRPr="00E06A3E">
                <w:rPr>
                  <w:rFonts w:asciiTheme="minorHAnsi" w:eastAsia="system-ui" w:hAnsiTheme="minorHAnsi" w:cstheme="minorHAnsi"/>
                  <w:b/>
                  <w:bCs/>
                  <w:color w:val="0D0D0D" w:themeColor="text1" w:themeTint="F2"/>
                  <w:rPrChange w:id="351" w:author="Craig Parker" w:date="2024-03-04T22:06:00Z">
                    <w:rPr>
                      <w:rFonts w:ascii="system-ui" w:eastAsia="system-ui" w:hAnsi="system-ui" w:cs="system-ui"/>
                      <w:b/>
                      <w:bCs/>
                      <w:color w:val="0D0D0D" w:themeColor="text1" w:themeTint="F2"/>
                    </w:rPr>
                  </w:rPrChange>
                </w:rPr>
                <w:t>Data Sources</w:t>
              </w:r>
            </w:ins>
          </w:p>
        </w:tc>
      </w:tr>
      <w:tr w:rsidR="40B171D2" w:rsidRPr="00E06A3E" w14:paraId="1369247A" w14:textId="77777777" w:rsidTr="00585918">
        <w:trPr>
          <w:trHeight w:val="300"/>
          <w:ins w:id="352" w:author="Craig Parker" w:date="2024-02-28T13:33:00Z"/>
          <w:trPrChange w:id="353"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54"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2CDE753C" w:rsidR="40B171D2" w:rsidRPr="00E06A3E" w:rsidRDefault="40B171D2" w:rsidP="00E06A3E">
            <w:pPr>
              <w:rPr>
                <w:rFonts w:asciiTheme="minorHAnsi" w:eastAsia="system-ui" w:hAnsiTheme="minorHAnsi" w:cstheme="minorHAnsi"/>
                <w:color w:val="0D0D0D" w:themeColor="text1" w:themeTint="F2"/>
                <w:rPrChange w:id="355" w:author="Craig Parker" w:date="2024-03-04T22:06:00Z">
                  <w:rPr>
                    <w:rFonts w:ascii="system-ui" w:eastAsia="system-ui" w:hAnsi="system-ui" w:cs="system-ui"/>
                    <w:color w:val="0D0D0D" w:themeColor="text1" w:themeTint="F2"/>
                  </w:rPr>
                </w:rPrChange>
              </w:rPr>
            </w:pPr>
            <w:ins w:id="356" w:author="Craig Parker" w:date="2024-02-28T13:33:00Z">
              <w:r w:rsidRPr="00E06A3E">
                <w:rPr>
                  <w:rFonts w:asciiTheme="minorHAnsi" w:eastAsia="system-ui" w:hAnsiTheme="minorHAnsi" w:cstheme="minorHAnsi"/>
                  <w:color w:val="0D0D0D" w:themeColor="text1" w:themeTint="F2"/>
                  <w:rPrChange w:id="357" w:author="Craig Parker" w:date="2024-03-04T22:06:00Z">
                    <w:rPr>
                      <w:rFonts w:ascii="system-ui" w:eastAsia="system-ui" w:hAnsi="system-ui" w:cs="system-ui"/>
                      <w:color w:val="0D0D0D" w:themeColor="text1" w:themeTint="F2"/>
                    </w:rPr>
                  </w:rPrChange>
                </w:rPr>
                <w:t>1. Mapping intra-urban heat risk and exposure</w:t>
              </w:r>
            </w:ins>
          </w:p>
        </w:tc>
        <w:tc>
          <w:tcPr>
            <w:tcW w:w="6379" w:type="dxa"/>
            <w:tcPrChange w:id="358"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29A91948"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59" w:author="Craig Parker" w:date="2024-02-28T13:33:00Z"/>
                <w:rFonts w:eastAsia="system-ui" w:cstheme="minorHAnsi"/>
                <w:color w:val="0D0D0D" w:themeColor="text1" w:themeTint="F2"/>
                <w:rPrChange w:id="360" w:author="Craig Parker" w:date="2024-03-04T22:06:00Z">
                  <w:rPr>
                    <w:ins w:id="361" w:author="Craig Parker" w:date="2024-02-28T13:33:00Z"/>
                    <w:rFonts w:ascii="system-ui" w:eastAsia="system-ui" w:hAnsi="system-ui" w:cs="system-ui"/>
                    <w:color w:val="0D0D0D" w:themeColor="text1" w:themeTint="F2"/>
                  </w:rPr>
                </w:rPrChange>
              </w:rPr>
            </w:pPr>
            <w:ins w:id="362" w:author="Craig Parker" w:date="2024-02-28T13:33:00Z">
              <w:r w:rsidRPr="00E06A3E">
                <w:rPr>
                  <w:rFonts w:eastAsia="system-ui" w:cstheme="minorHAnsi"/>
                  <w:color w:val="0D0D0D" w:themeColor="text1" w:themeTint="F2"/>
                  <w:rPrChange w:id="363" w:author="Craig Parker" w:date="2024-03-04T22:06:00Z">
                    <w:rPr>
                      <w:rFonts w:ascii="system-ui" w:eastAsia="system-ui" w:hAnsi="system-ui" w:cs="system-ui"/>
                      <w:color w:val="0D0D0D" w:themeColor="text1" w:themeTint="F2"/>
                    </w:rPr>
                  </w:rPrChange>
                </w:rPr>
                <w:t>- Socio</w:t>
              </w:r>
            </w:ins>
            <w:ins w:id="364" w:author="Craig Parker" w:date="2024-03-11T12:19:00Z">
              <w:r w:rsidR="00A42806">
                <w:rPr>
                  <w:rFonts w:eastAsia="system-ui" w:cstheme="minorHAnsi"/>
                  <w:color w:val="0D0D0D" w:themeColor="text1" w:themeTint="F2"/>
                </w:rPr>
                <w:t>-</w:t>
              </w:r>
            </w:ins>
            <w:ins w:id="365" w:author="Craig Parker" w:date="2024-02-28T13:33:00Z">
              <w:r w:rsidRPr="00E06A3E">
                <w:rPr>
                  <w:rFonts w:eastAsia="system-ui" w:cstheme="minorHAnsi"/>
                  <w:color w:val="0D0D0D" w:themeColor="text1" w:themeTint="F2"/>
                  <w:rPrChange w:id="366" w:author="Craig Parker" w:date="2024-03-04T22:06:00Z">
                    <w:rPr>
                      <w:rFonts w:ascii="system-ui" w:eastAsia="system-ui" w:hAnsi="system-ui" w:cs="system-ui"/>
                      <w:color w:val="0D0D0D" w:themeColor="text1" w:themeTint="F2"/>
                    </w:rPr>
                  </w:rPrChange>
                </w:rPr>
                <w:t>economic data (census, surveys, GCRO datasets)</w:t>
              </w:r>
            </w:ins>
          </w:p>
          <w:p w14:paraId="7416D13B" w14:textId="47AF691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67" w:author="Craig Parker" w:date="2024-02-28T13:34:00Z"/>
                <w:rFonts w:eastAsia="system-ui" w:cstheme="minorHAnsi"/>
                <w:color w:val="0D0D0D" w:themeColor="text1" w:themeTint="F2"/>
                <w:rPrChange w:id="368" w:author="Craig Parker" w:date="2024-03-04T22:06:00Z">
                  <w:rPr>
                    <w:ins w:id="369" w:author="Craig Parker" w:date="2024-02-28T13:34:00Z"/>
                    <w:rFonts w:ascii="system-ui" w:eastAsia="system-ui" w:hAnsi="system-ui" w:cs="system-ui"/>
                    <w:color w:val="0D0D0D" w:themeColor="text1" w:themeTint="F2"/>
                  </w:rPr>
                </w:rPrChange>
              </w:rPr>
            </w:pPr>
            <w:ins w:id="370" w:author="Craig Parker" w:date="2024-02-28T13:33:00Z">
              <w:r w:rsidRPr="00E06A3E">
                <w:rPr>
                  <w:rFonts w:eastAsia="system-ui" w:cstheme="minorHAnsi"/>
                  <w:color w:val="0D0D0D" w:themeColor="text1" w:themeTint="F2"/>
                  <w:rPrChange w:id="371" w:author="Craig Parker" w:date="2024-03-04T22:06:00Z">
                    <w:rPr>
                      <w:rFonts w:ascii="system-ui" w:eastAsia="system-ui" w:hAnsi="system-ui" w:cs="system-ui"/>
                      <w:color w:val="0D0D0D" w:themeColor="text1" w:themeTint="F2"/>
                    </w:rPr>
                  </w:rPrChange>
                </w:rPr>
                <w:t xml:space="preserve">- Geospatial data (land use, building density, </w:t>
              </w:r>
              <w:proofErr w:type="spellStart"/>
              <w:r w:rsidRPr="00E06A3E">
                <w:rPr>
                  <w:rFonts w:eastAsia="system-ui" w:cstheme="minorHAnsi"/>
                  <w:color w:val="0D0D0D" w:themeColor="text1" w:themeTint="F2"/>
                  <w:rPrChange w:id="372" w:author="Craig Parker" w:date="2024-03-04T22:06:00Z">
                    <w:rPr>
                      <w:rFonts w:ascii="system-ui" w:eastAsia="system-ui" w:hAnsi="system-ui" w:cs="system-ui"/>
                      <w:color w:val="0D0D0D" w:themeColor="text1" w:themeTint="F2"/>
                    </w:rPr>
                  </w:rPrChange>
                </w:rPr>
                <w:t>OpenStreetMaps</w:t>
              </w:r>
              <w:proofErr w:type="spellEnd"/>
              <w:r w:rsidRPr="00E06A3E">
                <w:rPr>
                  <w:rFonts w:eastAsia="system-ui" w:cstheme="minorHAnsi"/>
                  <w:color w:val="0D0D0D" w:themeColor="text1" w:themeTint="F2"/>
                  <w:rPrChange w:id="373" w:author="Craig Parker" w:date="2024-03-04T22:06:00Z">
                    <w:rPr>
                      <w:rFonts w:ascii="system-ui" w:eastAsia="system-ui" w:hAnsi="system-ui" w:cs="system-ui"/>
                      <w:color w:val="0D0D0D" w:themeColor="text1" w:themeTint="F2"/>
                    </w:rPr>
                  </w:rPrChange>
                </w:rPr>
                <w:t>)</w:t>
              </w:r>
            </w:ins>
          </w:p>
          <w:p w14:paraId="081FE2FA" w14:textId="3CB547B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374" w:author="Craig Parker" w:date="2024-03-04T22:06:00Z">
                  <w:rPr>
                    <w:rFonts w:ascii="system-ui" w:eastAsia="system-ui" w:hAnsi="system-ui" w:cs="system-ui"/>
                    <w:color w:val="0D0D0D" w:themeColor="text1" w:themeTint="F2"/>
                  </w:rPr>
                </w:rPrChange>
              </w:rPr>
            </w:pPr>
            <w:ins w:id="375" w:author="Craig Parker" w:date="2024-02-28T13:33:00Z">
              <w:r w:rsidRPr="00E06A3E">
                <w:rPr>
                  <w:rFonts w:eastAsia="system-ui" w:cstheme="minorHAnsi"/>
                  <w:color w:val="0D0D0D" w:themeColor="text1" w:themeTint="F2"/>
                  <w:rPrChange w:id="376" w:author="Craig Parker" w:date="2024-03-04T22:06:00Z">
                    <w:rPr>
                      <w:rFonts w:ascii="system-ui" w:eastAsia="system-ui" w:hAnsi="system-ui" w:cs="system-ui"/>
                      <w:color w:val="0D0D0D" w:themeColor="text1" w:themeTint="F2"/>
                    </w:rPr>
                  </w:rPrChange>
                </w:rPr>
                <w:t xml:space="preserve">- Climate data (WRF, </w:t>
              </w:r>
              <w:proofErr w:type="spellStart"/>
              <w:r w:rsidRPr="00E06A3E">
                <w:rPr>
                  <w:rFonts w:eastAsia="system-ui" w:cstheme="minorHAnsi"/>
                  <w:color w:val="0D0D0D" w:themeColor="text1" w:themeTint="F2"/>
                  <w:rPrChange w:id="377" w:author="Craig Parker" w:date="2024-03-04T22:06:00Z">
                    <w:rPr>
                      <w:rFonts w:ascii="system-ui" w:eastAsia="system-ui" w:hAnsi="system-ui" w:cs="system-ui"/>
                      <w:color w:val="0D0D0D" w:themeColor="text1" w:themeTint="F2"/>
                    </w:rPr>
                  </w:rPrChange>
                </w:rPr>
                <w:t>UrbClim</w:t>
              </w:r>
              <w:proofErr w:type="spellEnd"/>
              <w:r w:rsidRPr="00E06A3E">
                <w:rPr>
                  <w:rFonts w:eastAsia="system-ui" w:cstheme="minorHAnsi"/>
                  <w:color w:val="0D0D0D" w:themeColor="text1" w:themeTint="F2"/>
                  <w:rPrChange w:id="378" w:author="Craig Parker" w:date="2024-03-04T22:06:00Z">
                    <w:rPr>
                      <w:rFonts w:ascii="system-ui" w:eastAsia="system-ui" w:hAnsi="system-ui" w:cs="system-ui"/>
                      <w:color w:val="0D0D0D" w:themeColor="text1" w:themeTint="F2"/>
                    </w:rPr>
                  </w:rPrChange>
                </w:rPr>
                <w:t xml:space="preserve"> models, downscaled CDS &amp; ESGF data, IBM-PAIRS platform)</w:t>
              </w:r>
            </w:ins>
          </w:p>
        </w:tc>
      </w:tr>
      <w:tr w:rsidR="40B171D2" w:rsidRPr="00E06A3E" w14:paraId="481EE2A7" w14:textId="77777777" w:rsidTr="00585918">
        <w:trPr>
          <w:trHeight w:val="300"/>
          <w:ins w:id="379" w:author="Craig Parker" w:date="2024-02-28T13:33:00Z"/>
          <w:trPrChange w:id="380"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81"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6D445590" w:rsidR="40B171D2" w:rsidRPr="00E06A3E" w:rsidRDefault="40B171D2" w:rsidP="00E06A3E">
            <w:pPr>
              <w:rPr>
                <w:rFonts w:asciiTheme="minorHAnsi" w:eastAsia="system-ui" w:hAnsiTheme="minorHAnsi" w:cstheme="minorHAnsi"/>
                <w:color w:val="0D0D0D" w:themeColor="text1" w:themeTint="F2"/>
                <w:rPrChange w:id="382" w:author="Craig Parker" w:date="2024-03-04T22:06:00Z">
                  <w:rPr>
                    <w:rFonts w:ascii="system-ui" w:eastAsia="system-ui" w:hAnsi="system-ui" w:cs="system-ui"/>
                    <w:color w:val="0D0D0D" w:themeColor="text1" w:themeTint="F2"/>
                  </w:rPr>
                </w:rPrChange>
              </w:rPr>
            </w:pPr>
            <w:ins w:id="383" w:author="Craig Parker" w:date="2024-02-28T13:33:00Z">
              <w:r w:rsidRPr="00E06A3E">
                <w:rPr>
                  <w:rFonts w:asciiTheme="minorHAnsi" w:eastAsia="system-ui" w:hAnsiTheme="minorHAnsi" w:cstheme="minorHAnsi"/>
                  <w:color w:val="0D0D0D" w:themeColor="text1" w:themeTint="F2"/>
                  <w:rPrChange w:id="384" w:author="Craig Parker" w:date="2024-03-04T22:06:00Z">
                    <w:rPr>
                      <w:rFonts w:ascii="system-ui" w:eastAsia="system-ui" w:hAnsi="system-ui" w:cs="system-ui"/>
                      <w:color w:val="0D0D0D" w:themeColor="text1" w:themeTint="F2"/>
                    </w:rPr>
                  </w:rPrChange>
                </w:rPr>
                <w:t>2. Creating a stratified heat-health outcome forecast model</w:t>
              </w:r>
            </w:ins>
          </w:p>
        </w:tc>
        <w:tc>
          <w:tcPr>
            <w:tcW w:w="6379" w:type="dxa"/>
            <w:tcPrChange w:id="385"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386" w:author="Craig Parker" w:date="2024-02-28T13:34:00Z"/>
                <w:rFonts w:eastAsia="system-ui" w:cstheme="minorHAnsi"/>
                <w:color w:val="0D0D0D" w:themeColor="text1" w:themeTint="F2"/>
                <w:rPrChange w:id="387" w:author="Craig Parker" w:date="2024-03-04T22:06:00Z">
                  <w:rPr>
                    <w:ins w:id="388" w:author="Craig Parker" w:date="2024-02-28T13:34:00Z"/>
                    <w:rFonts w:ascii="system-ui" w:eastAsia="system-ui" w:hAnsi="system-ui" w:cs="system-ui"/>
                    <w:color w:val="0D0D0D" w:themeColor="text1" w:themeTint="F2"/>
                  </w:rPr>
                </w:rPrChange>
              </w:rPr>
            </w:pPr>
            <w:ins w:id="389" w:author="Craig Parker" w:date="2024-02-28T13:33:00Z">
              <w:r w:rsidRPr="00E06A3E">
                <w:rPr>
                  <w:rFonts w:eastAsia="system-ui" w:cstheme="minorHAnsi"/>
                  <w:color w:val="0D0D0D" w:themeColor="text1" w:themeTint="F2"/>
                  <w:rPrChange w:id="390" w:author="Craig Parker" w:date="2024-03-04T22:06:00Z">
                    <w:rPr>
                      <w:rFonts w:ascii="system-ui" w:eastAsia="system-ui" w:hAnsi="system-ui" w:cs="system-ui"/>
                      <w:color w:val="0D0D0D" w:themeColor="text1" w:themeTint="F2"/>
                    </w:rPr>
                  </w:rPrChange>
                </w:rPr>
                <w:t>- Health data with clinical variables (e.g., vital signs, heat-related illness indicators)</w:t>
              </w:r>
            </w:ins>
          </w:p>
          <w:p w14:paraId="20516D2D" w14:textId="352D9946"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91" w:author="Craig Parker" w:date="2024-02-28T13:34:00Z"/>
                <w:rFonts w:eastAsia="system-ui" w:cstheme="minorHAnsi"/>
                <w:color w:val="0D0D0D" w:themeColor="text1" w:themeTint="F2"/>
                <w:rPrChange w:id="392" w:author="Craig Parker" w:date="2024-03-04T22:06:00Z">
                  <w:rPr>
                    <w:ins w:id="393" w:author="Craig Parker" w:date="2024-02-28T13:34:00Z"/>
                    <w:rFonts w:ascii="system-ui" w:eastAsia="system-ui" w:hAnsi="system-ui" w:cs="system-ui"/>
                    <w:color w:val="0D0D0D" w:themeColor="text1" w:themeTint="F2"/>
                  </w:rPr>
                </w:rPrChange>
              </w:rPr>
            </w:pPr>
            <w:ins w:id="394" w:author="Craig Parker" w:date="2024-02-28T13:33:00Z">
              <w:r w:rsidRPr="00E06A3E">
                <w:rPr>
                  <w:rFonts w:eastAsia="system-ui" w:cstheme="minorHAnsi"/>
                  <w:color w:val="0D0D0D" w:themeColor="text1" w:themeTint="F2"/>
                  <w:rPrChange w:id="395" w:author="Craig Parker" w:date="2024-03-04T22:06:00Z">
                    <w:rPr>
                      <w:rFonts w:ascii="system-ui" w:eastAsia="system-ui" w:hAnsi="system-ui" w:cs="system-ui"/>
                      <w:color w:val="0D0D0D" w:themeColor="text1" w:themeTint="F2"/>
                    </w:rPr>
                  </w:rPrChange>
                </w:rPr>
                <w:t>- High-resolution urban temperature hazard maps (Landsat, MODIS data with statistical models for air temperature estimation)</w:t>
              </w:r>
            </w:ins>
          </w:p>
          <w:p w14:paraId="0C124697" w14:textId="21B09C4F"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96" w:author="Craig Parker" w:date="2024-02-28T13:34:00Z"/>
                <w:rFonts w:eastAsia="system-ui" w:cstheme="minorHAnsi"/>
                <w:color w:val="0D0D0D" w:themeColor="text1" w:themeTint="F2"/>
                <w:rPrChange w:id="397" w:author="Craig Parker" w:date="2024-03-04T22:06:00Z">
                  <w:rPr>
                    <w:ins w:id="398" w:author="Craig Parker" w:date="2024-02-28T13:34:00Z"/>
                    <w:rFonts w:ascii="system-ui" w:eastAsia="system-ui" w:hAnsi="system-ui" w:cs="system-ui"/>
                    <w:color w:val="0D0D0D" w:themeColor="text1" w:themeTint="F2"/>
                  </w:rPr>
                </w:rPrChange>
              </w:rPr>
            </w:pPr>
            <w:ins w:id="399" w:author="Craig Parker" w:date="2024-02-28T13:33:00Z">
              <w:r w:rsidRPr="00E06A3E">
                <w:rPr>
                  <w:rFonts w:eastAsia="system-ui" w:cstheme="minorHAnsi"/>
                  <w:color w:val="0D0D0D" w:themeColor="text1" w:themeTint="F2"/>
                  <w:rPrChange w:id="400" w:author="Craig Parker" w:date="2024-03-04T22:06:00Z">
                    <w:rPr>
                      <w:rFonts w:ascii="system-ui" w:eastAsia="system-ui" w:hAnsi="system-ui" w:cs="system-ui"/>
                      <w:color w:val="0D0D0D" w:themeColor="text1" w:themeTint="F2"/>
                    </w:rPr>
                  </w:rPrChange>
                </w:rPr>
                <w:t>- Remote sensing data (satellite imagery, land surface temperature, soil moisture, vegetation condition)</w:t>
              </w:r>
            </w:ins>
          </w:p>
          <w:p w14:paraId="2563CAF0" w14:textId="573BAA4F"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401" w:author="Craig Parker" w:date="2024-03-04T22:06:00Z">
                  <w:rPr>
                    <w:rFonts w:ascii="system-ui" w:eastAsia="system-ui" w:hAnsi="system-ui" w:cs="system-ui"/>
                    <w:color w:val="0D0D0D" w:themeColor="text1" w:themeTint="F2"/>
                  </w:rPr>
                </w:rPrChange>
              </w:rPr>
            </w:pPr>
            <w:ins w:id="402" w:author="Craig Parker" w:date="2024-02-28T13:33:00Z">
              <w:r w:rsidRPr="00E06A3E">
                <w:rPr>
                  <w:rFonts w:eastAsia="system-ui" w:cstheme="minorHAnsi"/>
                  <w:color w:val="0D0D0D" w:themeColor="text1" w:themeTint="F2"/>
                  <w:rPrChange w:id="403" w:author="Craig Parker" w:date="2024-03-04T22:06:00Z">
                    <w:rPr>
                      <w:rFonts w:ascii="system-ui" w:eastAsia="system-ui" w:hAnsi="system-ui" w:cs="system-ui"/>
                      <w:color w:val="0D0D0D" w:themeColor="text1" w:themeTint="F2"/>
                    </w:rPr>
                  </w:rPrChange>
                </w:rPr>
                <w:t>- Socio</w:t>
              </w:r>
            </w:ins>
            <w:ins w:id="404" w:author="Craig Parker" w:date="2024-03-11T12:19:00Z">
              <w:r w:rsidR="00A42806">
                <w:rPr>
                  <w:rFonts w:eastAsia="system-ui" w:cstheme="minorHAnsi"/>
                  <w:color w:val="0D0D0D" w:themeColor="text1" w:themeTint="F2"/>
                </w:rPr>
                <w:t>-</w:t>
              </w:r>
            </w:ins>
            <w:ins w:id="405" w:author="Craig Parker" w:date="2024-02-28T13:33:00Z">
              <w:r w:rsidRPr="00E06A3E">
                <w:rPr>
                  <w:rFonts w:eastAsia="system-ui" w:cstheme="minorHAnsi"/>
                  <w:color w:val="0D0D0D" w:themeColor="text1" w:themeTint="F2"/>
                  <w:rPrChange w:id="406" w:author="Craig Parker" w:date="2024-03-04T22:06:00Z">
                    <w:rPr>
                      <w:rFonts w:ascii="system-ui" w:eastAsia="system-ui" w:hAnsi="system-ui" w:cs="system-ui"/>
                      <w:color w:val="0D0D0D" w:themeColor="text1" w:themeTint="F2"/>
                    </w:rPr>
                  </w:rPrChange>
                </w:rPr>
                <w:t>economic and environmental data (household economic conditions, service availability, residential characteristics)</w:t>
              </w:r>
            </w:ins>
          </w:p>
        </w:tc>
      </w:tr>
      <w:tr w:rsidR="40B171D2" w:rsidRPr="00E06A3E" w14:paraId="7FC21A49" w14:textId="77777777" w:rsidTr="00585918">
        <w:trPr>
          <w:trHeight w:val="300"/>
          <w:ins w:id="407" w:author="Craig Parker" w:date="2024-02-28T13:33:00Z"/>
          <w:trPrChange w:id="408"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409"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1935C30" w:rsidR="40B171D2" w:rsidRPr="00E06A3E" w:rsidRDefault="40B171D2" w:rsidP="00E06A3E">
            <w:pPr>
              <w:rPr>
                <w:rFonts w:asciiTheme="minorHAnsi" w:eastAsia="system-ui" w:hAnsiTheme="minorHAnsi" w:cstheme="minorHAnsi"/>
                <w:color w:val="0D0D0D" w:themeColor="text1" w:themeTint="F2"/>
                <w:rPrChange w:id="410" w:author="Craig Parker" w:date="2024-03-04T22:06:00Z">
                  <w:rPr>
                    <w:rFonts w:ascii="system-ui" w:eastAsia="system-ui" w:hAnsi="system-ui" w:cs="system-ui"/>
                    <w:color w:val="0D0D0D" w:themeColor="text1" w:themeTint="F2"/>
                  </w:rPr>
                </w:rPrChange>
              </w:rPr>
            </w:pPr>
            <w:ins w:id="411" w:author="Craig Parker" w:date="2024-02-28T13:33:00Z">
              <w:r w:rsidRPr="00E06A3E">
                <w:rPr>
                  <w:rFonts w:asciiTheme="minorHAnsi" w:eastAsia="system-ui" w:hAnsiTheme="minorHAnsi" w:cstheme="minorHAnsi"/>
                  <w:color w:val="0D0D0D" w:themeColor="text1" w:themeTint="F2"/>
                  <w:rPrChange w:id="412" w:author="Craig Parker" w:date="2024-03-04T22:06:00Z">
                    <w:rPr>
                      <w:rFonts w:ascii="system-ui" w:eastAsia="system-ui" w:hAnsi="system-ui" w:cs="system-ui"/>
                      <w:color w:val="0D0D0D" w:themeColor="text1" w:themeTint="F2"/>
                    </w:rPr>
                  </w:rPrChange>
                </w:rPr>
                <w:t>3. Establishing an Early Warning System</w:t>
              </w:r>
            </w:ins>
          </w:p>
        </w:tc>
        <w:tc>
          <w:tcPr>
            <w:tcW w:w="6379" w:type="dxa"/>
            <w:tcPrChange w:id="413"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70179A9"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414" w:author="Craig Parker" w:date="2024-02-28T13:34:00Z"/>
                <w:rFonts w:eastAsia="system-ui" w:cstheme="minorHAnsi"/>
                <w:color w:val="0D0D0D" w:themeColor="text1" w:themeTint="F2"/>
                <w:rPrChange w:id="415" w:author="Craig Parker" w:date="2024-03-04T22:06:00Z">
                  <w:rPr>
                    <w:ins w:id="416" w:author="Craig Parker" w:date="2024-02-28T13:34:00Z"/>
                    <w:rFonts w:ascii="system-ui" w:eastAsia="system-ui" w:hAnsi="system-ui" w:cs="system-ui"/>
                    <w:color w:val="0D0D0D" w:themeColor="text1" w:themeTint="F2"/>
                  </w:rPr>
                </w:rPrChange>
              </w:rPr>
            </w:pPr>
            <w:ins w:id="417" w:author="Craig Parker" w:date="2024-02-28T13:33:00Z">
              <w:r w:rsidRPr="00E06A3E">
                <w:rPr>
                  <w:rFonts w:eastAsia="system-ui" w:cstheme="minorHAnsi"/>
                  <w:color w:val="0D0D0D" w:themeColor="text1" w:themeTint="F2"/>
                  <w:rPrChange w:id="418" w:author="Craig Parker" w:date="2024-03-04T22:06:00Z">
                    <w:rPr>
                      <w:rFonts w:ascii="system-ui" w:eastAsia="system-ui" w:hAnsi="system-ui" w:cs="system-ui"/>
                      <w:color w:val="0D0D0D" w:themeColor="text1" w:themeTint="F2"/>
                    </w:rPr>
                  </w:rPrChange>
                </w:rPr>
                <w:t>- Integrated health and socio</w:t>
              </w:r>
            </w:ins>
            <w:ins w:id="419" w:author="Craig Parker" w:date="2024-03-11T12:19:00Z">
              <w:r w:rsidR="00A42806">
                <w:rPr>
                  <w:rFonts w:eastAsia="system-ui" w:cstheme="minorHAnsi"/>
                  <w:color w:val="0D0D0D" w:themeColor="text1" w:themeTint="F2"/>
                </w:rPr>
                <w:t>-</w:t>
              </w:r>
            </w:ins>
            <w:ins w:id="420" w:author="Craig Parker" w:date="2024-02-28T13:33:00Z">
              <w:r w:rsidRPr="00E06A3E">
                <w:rPr>
                  <w:rFonts w:eastAsia="system-ui" w:cstheme="minorHAnsi"/>
                  <w:color w:val="0D0D0D" w:themeColor="text1" w:themeTint="F2"/>
                  <w:rPrChange w:id="421" w:author="Craig Parker" w:date="2024-03-04T22:06:00Z">
                    <w:rPr>
                      <w:rFonts w:ascii="system-ui" w:eastAsia="system-ui" w:hAnsi="system-ui" w:cs="system-ui"/>
                      <w:color w:val="0D0D0D" w:themeColor="text1" w:themeTint="F2"/>
                    </w:rPr>
                  </w:rPrChange>
                </w:rPr>
                <w:t>economic data</w:t>
              </w:r>
            </w:ins>
          </w:p>
          <w:p w14:paraId="076601B7" w14:textId="6DB48E9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22" w:author="Craig Parker" w:date="2024-02-28T13:34:00Z"/>
                <w:rFonts w:eastAsia="system-ui" w:cstheme="minorHAnsi"/>
                <w:color w:val="0D0D0D" w:themeColor="text1" w:themeTint="F2"/>
                <w:rPrChange w:id="423" w:author="Craig Parker" w:date="2024-03-04T22:06:00Z">
                  <w:rPr>
                    <w:ins w:id="424" w:author="Craig Parker" w:date="2024-02-28T13:34:00Z"/>
                    <w:rFonts w:ascii="system-ui" w:eastAsia="system-ui" w:hAnsi="system-ui" w:cs="system-ui"/>
                    <w:color w:val="0D0D0D" w:themeColor="text1" w:themeTint="F2"/>
                  </w:rPr>
                </w:rPrChange>
              </w:rPr>
            </w:pPr>
            <w:ins w:id="425" w:author="Craig Parker" w:date="2024-02-28T13:33:00Z">
              <w:r w:rsidRPr="00E06A3E">
                <w:rPr>
                  <w:rFonts w:eastAsia="system-ui" w:cstheme="minorHAnsi"/>
                  <w:color w:val="0D0D0D" w:themeColor="text1" w:themeTint="F2"/>
                  <w:rPrChange w:id="426" w:author="Craig Parker" w:date="2024-03-04T22:06:00Z">
                    <w:rPr>
                      <w:rFonts w:ascii="system-ui" w:eastAsia="system-ui" w:hAnsi="system-ui" w:cs="system-ui"/>
                      <w:color w:val="0D0D0D" w:themeColor="text1" w:themeTint="F2"/>
                    </w:rPr>
                  </w:rPrChange>
                </w:rPr>
                <w:t>- Geospatial heat hazard maps</w:t>
              </w:r>
            </w:ins>
          </w:p>
          <w:p w14:paraId="29B19BBC" w14:textId="7F5F13D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27" w:author="Craig Parker" w:date="2024-02-28T13:34:00Z"/>
                <w:rFonts w:eastAsia="system-ui" w:cstheme="minorHAnsi"/>
                <w:color w:val="0D0D0D" w:themeColor="text1" w:themeTint="F2"/>
                <w:rPrChange w:id="428" w:author="Craig Parker" w:date="2024-03-04T22:06:00Z">
                  <w:rPr>
                    <w:ins w:id="429" w:author="Craig Parker" w:date="2024-02-28T13:34:00Z"/>
                    <w:rFonts w:ascii="system-ui" w:eastAsia="system-ui" w:hAnsi="system-ui" w:cs="system-ui"/>
                    <w:color w:val="0D0D0D" w:themeColor="text1" w:themeTint="F2"/>
                  </w:rPr>
                </w:rPrChange>
              </w:rPr>
            </w:pPr>
            <w:ins w:id="430" w:author="Craig Parker" w:date="2024-02-28T13:33:00Z">
              <w:r w:rsidRPr="00E06A3E">
                <w:rPr>
                  <w:rFonts w:eastAsia="system-ui" w:cstheme="minorHAnsi"/>
                  <w:color w:val="0D0D0D" w:themeColor="text1" w:themeTint="F2"/>
                  <w:rPrChange w:id="431" w:author="Craig Parker" w:date="2024-03-04T22:06:00Z">
                    <w:rPr>
                      <w:rFonts w:ascii="system-ui" w:eastAsia="system-ui" w:hAnsi="system-ui" w:cs="system-ui"/>
                      <w:color w:val="0D0D0D" w:themeColor="text1" w:themeTint="F2"/>
                    </w:rPr>
                  </w:rPrChange>
                </w:rPr>
                <w:t>- Health outcome forecast model outputs</w:t>
              </w:r>
            </w:ins>
          </w:p>
          <w:p w14:paraId="5405FE2A" w14:textId="6179F4D2"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32" w:author="Craig Parker" w:date="2024-02-28T13:34:00Z"/>
                <w:rFonts w:eastAsia="system-ui" w:cstheme="minorHAnsi"/>
                <w:color w:val="0D0D0D" w:themeColor="text1" w:themeTint="F2"/>
                <w:rPrChange w:id="433" w:author="Craig Parker" w:date="2024-03-04T22:06:00Z">
                  <w:rPr>
                    <w:ins w:id="434" w:author="Craig Parker" w:date="2024-02-28T13:34:00Z"/>
                    <w:rFonts w:ascii="system-ui" w:eastAsia="system-ui" w:hAnsi="system-ui" w:cs="system-ui"/>
                    <w:color w:val="0D0D0D" w:themeColor="text1" w:themeTint="F2"/>
                  </w:rPr>
                </w:rPrChange>
              </w:rPr>
            </w:pPr>
            <w:ins w:id="435" w:author="Craig Parker" w:date="2024-02-28T13:33:00Z">
              <w:r w:rsidRPr="00E06A3E">
                <w:rPr>
                  <w:rFonts w:eastAsia="system-ui" w:cstheme="minorHAnsi"/>
                  <w:color w:val="0D0D0D" w:themeColor="text1" w:themeTint="F2"/>
                  <w:rPrChange w:id="436" w:author="Craig Parker" w:date="2024-03-04T22:06:00Z">
                    <w:rPr>
                      <w:rFonts w:ascii="system-ui" w:eastAsia="system-ui" w:hAnsi="system-ui" w:cs="system-ui"/>
                      <w:color w:val="0D0D0D" w:themeColor="text1" w:themeTint="F2"/>
                    </w:rPr>
                  </w:rPrChange>
                </w:rPr>
                <w:t>- COVID-19 incidence and mortality rates (for pandemic period adjustment)</w:t>
              </w:r>
            </w:ins>
          </w:p>
          <w:p w14:paraId="0BA51A79" w14:textId="7EA4FD84"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437" w:author="Craig Parker" w:date="2024-03-04T22:06:00Z">
                  <w:rPr>
                    <w:rFonts w:ascii="system-ui" w:eastAsia="system-ui" w:hAnsi="system-ui" w:cs="system-ui"/>
                    <w:color w:val="0D0D0D" w:themeColor="text1" w:themeTint="F2"/>
                  </w:rPr>
                </w:rPrChange>
              </w:rPr>
            </w:pPr>
            <w:ins w:id="438" w:author="Craig Parker" w:date="2024-02-28T13:33:00Z">
              <w:r w:rsidRPr="00E06A3E">
                <w:rPr>
                  <w:rFonts w:eastAsia="system-ui" w:cstheme="minorHAnsi"/>
                  <w:color w:val="0D0D0D" w:themeColor="text1" w:themeTint="F2"/>
                  <w:rPrChange w:id="439" w:author="Craig Parker" w:date="2024-03-04T22:06:00Z">
                    <w:rPr>
                      <w:rFonts w:ascii="system-ui" w:eastAsia="system-ui" w:hAnsi="system-ui" w:cs="system-ui"/>
                      <w:color w:val="0D0D0D" w:themeColor="text1" w:themeTint="F2"/>
                    </w:rPr>
                  </w:rPrChange>
                </w:rPr>
                <w:t>- Risk profile data (demographic groups, health conditions, locations, socio</w:t>
              </w:r>
            </w:ins>
            <w:ins w:id="440" w:author="Craig Parker" w:date="2024-03-11T12:19:00Z">
              <w:r w:rsidR="00A42806">
                <w:rPr>
                  <w:rFonts w:eastAsia="system-ui" w:cstheme="minorHAnsi"/>
                  <w:color w:val="0D0D0D" w:themeColor="text1" w:themeTint="F2"/>
                </w:rPr>
                <w:t>-</w:t>
              </w:r>
            </w:ins>
            <w:ins w:id="441" w:author="Craig Parker" w:date="2024-02-28T13:33:00Z">
              <w:r w:rsidRPr="00E06A3E">
                <w:rPr>
                  <w:rFonts w:eastAsia="system-ui" w:cstheme="minorHAnsi"/>
                  <w:color w:val="0D0D0D" w:themeColor="text1" w:themeTint="F2"/>
                  <w:rPrChange w:id="442" w:author="Craig Parker" w:date="2024-03-04T22:06:00Z">
                    <w:rPr>
                      <w:rFonts w:ascii="system-ui" w:eastAsia="system-ui" w:hAnsi="system-ui" w:cs="system-ui"/>
                      <w:color w:val="0D0D0D" w:themeColor="text1" w:themeTint="F2"/>
                    </w:rPr>
                  </w:rPrChange>
                </w:rPr>
                <w:t>economic statuses)</w:t>
              </w:r>
            </w:ins>
          </w:p>
        </w:tc>
      </w:tr>
    </w:tbl>
    <w:p w14:paraId="11C9ADCE" w14:textId="6D68512C" w:rsidR="40B171D2" w:rsidRDefault="40B171D2" w:rsidP="00F17BF7"/>
    <w:p w14:paraId="7B0D1A23" w14:textId="38C9E1EB" w:rsidR="00FE026D" w:rsidRDefault="00FE026D">
      <w:pPr>
        <w:pStyle w:val="Style1"/>
        <w:pPrChange w:id="443" w:author="Craig Parker" w:date="2024-03-11T12:34:00Z">
          <w:pPr>
            <w:pStyle w:val="Heading3"/>
          </w:pPr>
        </w:pPrChange>
      </w:pPr>
      <w:r w:rsidRPr="003C096B">
        <w:t>Integration</w:t>
      </w:r>
      <w:r>
        <w:t xml:space="preserve"> of datasets</w:t>
      </w:r>
    </w:p>
    <w:p w14:paraId="48EC20C1" w14:textId="2A504516" w:rsidR="00C97C06"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 xml:space="preserve">incorporate remote sensing and climate data to examine how environmental changes affect health outcomes related to heat </w:t>
      </w:r>
      <w:proofErr w:type="spellStart"/>
      <w:proofErr w:type="gramStart"/>
      <w:r w:rsidRPr="00F149AC">
        <w:t>exposure.</w:t>
      </w:r>
      <w:r w:rsidR="40B171D2">
        <w:t>Trials</w:t>
      </w:r>
      <w:proofErr w:type="spellEnd"/>
      <w:proofErr w:type="gramEnd"/>
      <w:r w:rsidR="40B171D2">
        <w:t xml:space="preserve"> and cohort identificatio</w:t>
      </w:r>
      <w:bookmarkStart w:id="444" w:name="undefined"/>
      <w:bookmarkEnd w:id="444"/>
      <w:r w:rsidR="00C97C06">
        <w:t>n</w:t>
      </w:r>
      <w:r w:rsidR="00314180">
        <w:t>: 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rsidR="00314180">
        <w:t>and free-text terms, including</w:t>
      </w:r>
      <w:r w:rsidR="00C97C06">
        <w:t xml:space="preserve"> study location, diseases of interest, the number of participants, study type, collected data, and the timeframe of study conduction. Our targeted search terms are designed to retrieve studies </w:t>
      </w:r>
      <w:r w:rsidR="00314180">
        <w:t xml:space="preserve">that provide robust clinical, laboratory, and demographic data relevant to the impact </w:t>
      </w:r>
      <w:r w:rsidR="00C97C06">
        <w:t xml:space="preserve">of heat on health outcomes. </w:t>
      </w:r>
    </w:p>
    <w:p w14:paraId="1F5DDD56" w14:textId="1DEA2835" w:rsidR="00C97C06" w:rsidRDefault="00C97C06" w:rsidP="00F17BF7">
      <w:r>
        <w:t xml:space="preserve">Post identification of potentially relevant studies through the search strategy, a two-step process of dual independent review will be employed. Initially, studies will be screened based on their titles and </w:t>
      </w:r>
      <w:r>
        <w:lastRenderedPageBreak/>
        <w:t xml:space="preserve">abstracts. Subsequently, studies deemed potentially eligible will be procured in their full-text format for a more thorough assessment against our pre-defined selection criteria (Table 1). </w:t>
      </w:r>
    </w:p>
    <w:p w14:paraId="12B28391" w14:textId="238F4612" w:rsidR="00C97C06" w:rsidRDefault="00C97C06" w:rsidP="00F17BF7">
      <w:r>
        <w:t>The quality of the selected studies will be evaluated</w:t>
      </w:r>
      <w:r w:rsidR="00042418">
        <w:t xml:space="preserve"> by </w:t>
      </w:r>
      <w:r w:rsidR="00407EDA">
        <w:t>health researchers</w:t>
      </w:r>
      <w:r>
        <w:t xml:space="preserve"> through </w:t>
      </w:r>
      <w:proofErr w:type="gramStart"/>
      <w:r>
        <w:t>a  peer</w:t>
      </w:r>
      <w:proofErr w:type="gramEnd"/>
      <w:r>
        <w:t xml:space="preserve">-reviewed </w:t>
      </w:r>
      <w:r w:rsidR="004164DC">
        <w:t>tracking</w:t>
      </w:r>
      <w:r>
        <w:t xml:space="preserve"> tool to ensure their scientific soundness and reliability. The collected data will be collated, </w:t>
      </w:r>
      <w:r w:rsidR="00905781">
        <w:t>synthesised</w:t>
      </w:r>
      <w:r>
        <w:t xml:space="preserve">, and discrepancies, if any, will be addressed and resolved through consensus discussions among team members. </w:t>
      </w:r>
    </w:p>
    <w:p w14:paraId="792BE037" w14:textId="656E09F2" w:rsidR="00C97C06" w:rsidRPr="00D437B7" w:rsidRDefault="00C97C06" w:rsidP="00F17BF7">
      <w:r>
        <w:t>A research project must meet the criteria outlined in Table 1 to be considered for inclusion in our study.</w:t>
      </w:r>
    </w:p>
    <w:tbl>
      <w:tblPr>
        <w:tblStyle w:val="Bordered-Accent1"/>
        <w:tblW w:w="0" w:type="auto"/>
        <w:tblLook w:val="04A0" w:firstRow="1" w:lastRow="0" w:firstColumn="1" w:lastColumn="0" w:noHBand="0" w:noVBand="1"/>
        <w:tblPrChange w:id="445" w:author="Craig Parker" w:date="2024-03-11T12:51:00Z">
          <w:tblPr>
            <w:tblStyle w:val="PlainTable2"/>
            <w:tblW w:w="0" w:type="auto"/>
            <w:tblLook w:val="04A0" w:firstRow="1" w:lastRow="0" w:firstColumn="1" w:lastColumn="0" w:noHBand="0" w:noVBand="1"/>
          </w:tblPr>
        </w:tblPrChange>
      </w:tblPr>
      <w:tblGrid>
        <w:gridCol w:w="1370"/>
        <w:gridCol w:w="7646"/>
        <w:tblGridChange w:id="446">
          <w:tblGrid>
            <w:gridCol w:w="1449"/>
            <w:gridCol w:w="7577"/>
          </w:tblGrid>
        </w:tblGridChange>
      </w:tblGrid>
      <w:tr w:rsidR="006722FB" w:rsidRPr="00B55020" w14:paraId="69D496AC" w14:textId="77777777" w:rsidTr="00585918">
        <w:trPr>
          <w:cnfStyle w:val="100000000000" w:firstRow="1" w:lastRow="0" w:firstColumn="0" w:lastColumn="0" w:oddVBand="0" w:evenVBand="0" w:oddHBand="0" w:evenHBand="0" w:firstRowFirstColumn="0" w:firstRowLastColumn="0" w:lastRowFirstColumn="0" w:lastRowLastColumn="0"/>
          <w:trHeight w:val="784"/>
          <w:trPrChange w:id="447" w:author="Craig Parker" w:date="2024-03-11T12:51:00Z">
            <w:trPr>
              <w:trHeight w:val="784"/>
            </w:trPr>
          </w:trPrChange>
        </w:trPr>
        <w:tc>
          <w:tcPr>
            <w:cnfStyle w:val="001000000000" w:firstRow="0" w:lastRow="0" w:firstColumn="1" w:lastColumn="0" w:oddVBand="0" w:evenVBand="0" w:oddHBand="0" w:evenHBand="0" w:firstRowFirstColumn="0" w:firstRowLastColumn="0" w:lastRowFirstColumn="0" w:lastRowLastColumn="0"/>
            <w:tcW w:w="0" w:type="auto"/>
            <w:tcPrChange w:id="448" w:author="Craig Parker" w:date="2024-03-11T12:51:00Z">
              <w:tcPr>
                <w:tcW w:w="0" w:type="auto"/>
                <w:vAlign w:val="center"/>
              </w:tcPr>
            </w:tcPrChange>
          </w:tcPr>
          <w:p w14:paraId="69565558" w14:textId="563E0CAE" w:rsidR="006722FB" w:rsidRPr="00B55020" w:rsidRDefault="006722FB" w:rsidP="00F17BF7">
            <w:pPr>
              <w:jc w:val="center"/>
              <w:cnfStyle w:val="101000000000" w:firstRow="1" w:lastRow="0" w:firstColumn="1"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Criteria</w:t>
            </w:r>
          </w:p>
        </w:tc>
        <w:tc>
          <w:tcPr>
            <w:tcW w:w="0" w:type="auto"/>
            <w:tcPrChange w:id="449" w:author="Craig Parker" w:date="2024-03-11T12:51:00Z">
              <w:tcPr>
                <w:tcW w:w="0" w:type="auto"/>
                <w:vAlign w:val="center"/>
              </w:tcPr>
            </w:tcPrChange>
          </w:tcPr>
          <w:p w14:paraId="3014ED35" w14:textId="25794DFF" w:rsidR="006722FB" w:rsidRPr="00B55020" w:rsidRDefault="006722FB" w:rsidP="00F17BF7">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6722FB" w:rsidRPr="00B55020" w14:paraId="53DF77F0" w14:textId="77777777" w:rsidTr="00585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Change w:id="450" w:author="Craig Parker" w:date="2024-03-11T12:51:00Z">
              <w:tcPr>
                <w:tcW w:w="0" w:type="auto"/>
                <w:vAlign w:val="center"/>
              </w:tcPr>
            </w:tcPrChange>
          </w:tcPr>
          <w:p w14:paraId="495C3680" w14:textId="39B200DC" w:rsidR="006722FB" w:rsidRPr="00B55020" w:rsidRDefault="006722FB" w:rsidP="00F17BF7">
            <w:pPr>
              <w:jc w:val="center"/>
              <w:cnfStyle w:val="001000100000" w:firstRow="0" w:lastRow="0" w:firstColumn="1"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Study type</w:t>
            </w:r>
          </w:p>
        </w:tc>
        <w:tc>
          <w:tcPr>
            <w:tcW w:w="0" w:type="auto"/>
            <w:tcPrChange w:id="451" w:author="Craig Parker" w:date="2024-03-11T12:51:00Z">
              <w:tcPr>
                <w:tcW w:w="0" w:type="auto"/>
                <w:vAlign w:val="center"/>
              </w:tcPr>
            </w:tcPrChange>
          </w:tcPr>
          <w:p w14:paraId="71A3B7A5" w14:textId="7CD7CDDC" w:rsidR="006722FB" w:rsidRPr="00B55020" w:rsidRDefault="006722FB" w:rsidP="00F17BF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6722FB" w:rsidRPr="00B55020" w14:paraId="7C006CC9" w14:textId="77777777" w:rsidTr="00585918">
        <w:tc>
          <w:tcPr>
            <w:cnfStyle w:val="001000000000" w:firstRow="0" w:lastRow="0" w:firstColumn="1" w:lastColumn="0" w:oddVBand="0" w:evenVBand="0" w:oddHBand="0" w:evenHBand="0" w:firstRowFirstColumn="0" w:firstRowLastColumn="0" w:lastRowFirstColumn="0" w:lastRowLastColumn="0"/>
            <w:tcW w:w="0" w:type="auto"/>
            <w:tcPrChange w:id="452" w:author="Craig Parker" w:date="2024-03-11T12:51:00Z">
              <w:tcPr>
                <w:tcW w:w="0" w:type="auto"/>
                <w:vAlign w:val="center"/>
              </w:tcPr>
            </w:tcPrChange>
          </w:tcPr>
          <w:p w14:paraId="46A4DCDB" w14:textId="7E017E3C" w:rsidR="006722FB" w:rsidRPr="00B55020" w:rsidRDefault="006722FB" w:rsidP="00F17BF7">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Change w:id="453" w:author="Craig Parker" w:date="2024-03-11T12:51:00Z">
              <w:tcPr>
                <w:tcW w:w="0" w:type="auto"/>
                <w:vAlign w:val="center"/>
              </w:tcPr>
            </w:tcPrChange>
          </w:tcPr>
          <w:p w14:paraId="3DB98723" w14:textId="781C201F"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w:t>
            </w:r>
            <w:r w:rsidR="001C3508" w:rsidRPr="00B55020">
              <w:rPr>
                <w:rFonts w:ascii="Segoe UI" w:eastAsia="Times New Roman" w:hAnsi="Segoe UI" w:cs="Segoe UI"/>
                <w:color w:val="000000" w:themeColor="text1"/>
                <w:sz w:val="20"/>
                <w:szCs w:val="20"/>
              </w:rPr>
              <w:t xml:space="preserve"> or </w:t>
            </w:r>
            <w:r w:rsidRPr="00B55020">
              <w:rPr>
                <w:rFonts w:ascii="Segoe UI" w:eastAsia="Times New Roman" w:hAnsi="Segoe UI" w:cs="Segoe UI"/>
                <w:color w:val="000000" w:themeColor="text1"/>
                <w:sz w:val="20"/>
                <w:szCs w:val="20"/>
              </w:rPr>
              <w:t>Abidjan, or both cities</w:t>
            </w:r>
          </w:p>
        </w:tc>
      </w:tr>
      <w:tr w:rsidR="006722FB" w:rsidRPr="00B55020" w14:paraId="1862DD59" w14:textId="77777777" w:rsidTr="00585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Change w:id="454" w:author="Craig Parker" w:date="2024-03-11T12:51:00Z">
              <w:tcPr>
                <w:tcW w:w="0" w:type="auto"/>
                <w:vAlign w:val="center"/>
              </w:tcPr>
            </w:tcPrChange>
          </w:tcPr>
          <w:p w14:paraId="422C63E6" w14:textId="3E8321AE" w:rsidR="006722FB" w:rsidRPr="00B55020" w:rsidRDefault="006722FB" w:rsidP="00F17BF7">
            <w:pPr>
              <w:jc w:val="center"/>
              <w:cnfStyle w:val="001000100000" w:firstRow="0" w:lastRow="0" w:firstColumn="1"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Study design</w:t>
            </w:r>
          </w:p>
        </w:tc>
        <w:tc>
          <w:tcPr>
            <w:tcW w:w="0" w:type="auto"/>
            <w:tcPrChange w:id="455" w:author="Craig Parker" w:date="2024-03-11T12:51:00Z">
              <w:tcPr>
                <w:tcW w:w="0" w:type="auto"/>
                <w:vAlign w:val="center"/>
              </w:tcPr>
            </w:tcPrChange>
          </w:tcPr>
          <w:p w14:paraId="3C014FBD" w14:textId="0DF1665D" w:rsidR="006722FB" w:rsidRPr="00B55020" w:rsidRDefault="00905781" w:rsidP="00F17BF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 xml:space="preserve">ed </w:t>
            </w:r>
            <w:r w:rsidR="006722FB" w:rsidRPr="00B55020">
              <w:rPr>
                <w:rFonts w:ascii="Segoe UI" w:eastAsia="Times New Roman" w:hAnsi="Segoe UI" w:cs="Segoe UI"/>
                <w:color w:val="000000" w:themeColor="text1"/>
                <w:sz w:val="20"/>
                <w:szCs w:val="20"/>
              </w:rPr>
              <w:t>or non-</w:t>
            </w: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 xml:space="preserve">ed </w:t>
            </w:r>
            <w:r w:rsidR="006722FB" w:rsidRPr="00B55020">
              <w:rPr>
                <w:rFonts w:ascii="Segoe UI" w:eastAsia="Times New Roman" w:hAnsi="Segoe UI" w:cs="Segoe UI"/>
                <w:color w:val="000000" w:themeColor="text1"/>
                <w:sz w:val="20"/>
                <w:szCs w:val="20"/>
              </w:rPr>
              <w:t xml:space="preserve">clinical trial, </w:t>
            </w:r>
            <w:r w:rsidR="001C3508" w:rsidRPr="00B55020">
              <w:rPr>
                <w:rFonts w:ascii="Segoe UI" w:eastAsia="Times New Roman" w:hAnsi="Segoe UI" w:cs="Segoe UI"/>
                <w:color w:val="000000" w:themeColor="text1"/>
                <w:sz w:val="20"/>
                <w:szCs w:val="20"/>
              </w:rPr>
              <w:t xml:space="preserve">or </w:t>
            </w:r>
            <w:r w:rsidR="006722FB" w:rsidRPr="00B55020">
              <w:rPr>
                <w:rFonts w:ascii="Segoe UI" w:eastAsia="Times New Roman" w:hAnsi="Segoe UI" w:cs="Segoe UI"/>
                <w:color w:val="000000" w:themeColor="text1"/>
                <w:sz w:val="20"/>
                <w:szCs w:val="20"/>
              </w:rPr>
              <w:t>observational or interventional cohort with prospectively collected data</w:t>
            </w:r>
          </w:p>
        </w:tc>
      </w:tr>
      <w:tr w:rsidR="006722FB" w:rsidRPr="00B55020" w14:paraId="25B56B52" w14:textId="77777777" w:rsidTr="00585918">
        <w:tc>
          <w:tcPr>
            <w:cnfStyle w:val="001000000000" w:firstRow="0" w:lastRow="0" w:firstColumn="1" w:lastColumn="0" w:oddVBand="0" w:evenVBand="0" w:oddHBand="0" w:evenHBand="0" w:firstRowFirstColumn="0" w:firstRowLastColumn="0" w:lastRowFirstColumn="0" w:lastRowLastColumn="0"/>
            <w:tcW w:w="0" w:type="auto"/>
            <w:tcPrChange w:id="456" w:author="Craig Parker" w:date="2024-03-11T12:51:00Z">
              <w:tcPr>
                <w:tcW w:w="0" w:type="auto"/>
                <w:vAlign w:val="center"/>
              </w:tcPr>
            </w:tcPrChange>
          </w:tcPr>
          <w:p w14:paraId="62337E51" w14:textId="44D7CDB1" w:rsidR="006722FB" w:rsidRPr="00B55020" w:rsidRDefault="006722FB" w:rsidP="00F17BF7">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Change w:id="457" w:author="Craig Parker" w:date="2024-03-11T12:51:00Z">
              <w:tcPr>
                <w:tcW w:w="0" w:type="auto"/>
                <w:vAlign w:val="center"/>
              </w:tcPr>
            </w:tcPrChange>
          </w:tcPr>
          <w:p w14:paraId="6C81C356" w14:textId="31046494"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w:t>
            </w:r>
            <w:r w:rsidR="009F5343" w:rsidRPr="00B55020">
              <w:rPr>
                <w:rFonts w:ascii="Segoe UI" w:eastAsia="Times New Roman" w:hAnsi="Segoe UI" w:cs="Segoe UI"/>
                <w:color w:val="000000" w:themeColor="text1"/>
                <w:sz w:val="20"/>
                <w:szCs w:val="20"/>
              </w:rPr>
              <w:t xml:space="preserve"> </w:t>
            </w:r>
            <w:r w:rsidR="00F201CC" w:rsidRPr="00B55020">
              <w:rPr>
                <w:rFonts w:ascii="Segoe UI" w:eastAsia="Times New Roman" w:hAnsi="Segoe UI" w:cs="Segoe UI"/>
                <w:color w:val="000000" w:themeColor="text1"/>
                <w:sz w:val="20"/>
                <w:szCs w:val="20"/>
              </w:rPr>
              <w:t xml:space="preserve"> </w:t>
            </w:r>
            <w:r w:rsidRPr="00B55020">
              <w:rPr>
                <w:rFonts w:ascii="Segoe UI" w:eastAsia="Times New Roman" w:hAnsi="Segoe UI" w:cs="Segoe UI"/>
                <w:color w:val="000000" w:themeColor="text1"/>
                <w:sz w:val="20"/>
                <w:szCs w:val="20"/>
              </w:rPr>
              <w:t>two</w:t>
            </w:r>
            <w:proofErr w:type="gramEnd"/>
            <w:r w:rsidRPr="00B55020">
              <w:rPr>
                <w:rFonts w:ascii="Segoe UI" w:eastAsia="Times New Roman" w:hAnsi="Segoe UI" w:cs="Segoe UI"/>
                <w:color w:val="000000" w:themeColor="text1"/>
                <w:sz w:val="20"/>
                <w:szCs w:val="20"/>
              </w:rPr>
              <w:t xml:space="preserve"> of the clinical or lab variables</w:t>
            </w:r>
          </w:p>
        </w:tc>
      </w:tr>
      <w:tr w:rsidR="006722FB" w:rsidRPr="00B55020" w14:paraId="0DD627C2" w14:textId="77777777" w:rsidTr="005859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Change w:id="458" w:author="Craig Parker" w:date="2024-03-11T12:51:00Z">
              <w:tcPr>
                <w:tcW w:w="0" w:type="auto"/>
                <w:vAlign w:val="center"/>
              </w:tcPr>
            </w:tcPrChange>
          </w:tcPr>
          <w:p w14:paraId="4B3C5679" w14:textId="261DCC96" w:rsidR="006722FB" w:rsidRPr="00B55020" w:rsidRDefault="006722FB" w:rsidP="00F17BF7">
            <w:pPr>
              <w:jc w:val="center"/>
              <w:cnfStyle w:val="001000100000" w:firstRow="0" w:lastRow="0" w:firstColumn="1"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Ethics approval</w:t>
            </w:r>
          </w:p>
        </w:tc>
        <w:tc>
          <w:tcPr>
            <w:tcW w:w="0" w:type="auto"/>
            <w:tcPrChange w:id="459" w:author="Craig Parker" w:date="2024-03-11T12:51:00Z">
              <w:tcPr>
                <w:tcW w:w="0" w:type="auto"/>
                <w:vAlign w:val="center"/>
              </w:tcPr>
            </w:tcPrChange>
          </w:tcPr>
          <w:p w14:paraId="64CE3E24" w14:textId="603E4DCA" w:rsidR="006722FB" w:rsidRPr="00B55020" w:rsidRDefault="006722FB" w:rsidP="00F17BF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31D8FDDE" w14:textId="198BBA43" w:rsidR="00914FC8" w:rsidRDefault="008B2DB9" w:rsidP="00F17BF7">
      <w:pPr>
        <w:spacing w:before="280" w:after="280" w:line="240" w:lineRule="auto"/>
        <w:rPr>
          <w:ins w:id="460" w:author="Craig Parker" w:date="2024-02-29T16:35:00Z"/>
          <w:b/>
        </w:rPr>
      </w:pPr>
      <w:r>
        <w:rPr>
          <w:b/>
        </w:rPr>
        <w:t>Table</w:t>
      </w:r>
      <w:r w:rsidR="00057599">
        <w:rPr>
          <w:b/>
        </w:rPr>
        <w:t xml:space="preserve"> </w:t>
      </w:r>
      <w:ins w:id="461" w:author="Craig Parker" w:date="2024-03-10T21:48:00Z">
        <w:r w:rsidR="00F149AC">
          <w:rPr>
            <w:b/>
          </w:rPr>
          <w:t>3</w:t>
        </w:r>
      </w:ins>
      <w:del w:id="462" w:author="Craig Parker" w:date="2024-03-10T21:48:00Z">
        <w:r w:rsidR="00057599" w:rsidDel="00F149AC">
          <w:rPr>
            <w:b/>
          </w:rPr>
          <w:delText>1</w:delText>
        </w:r>
      </w:del>
      <w:r w:rsidR="00057599">
        <w:rPr>
          <w:b/>
        </w:rPr>
        <w:t>: Eligibility Criteria for Research Project 2</w:t>
      </w:r>
    </w:p>
    <w:p w14:paraId="5C5A8623" w14:textId="0777F82E" w:rsidR="00E32C6E" w:rsidDel="00DE179A" w:rsidRDefault="00DE179A">
      <w:pPr>
        <w:rPr>
          <w:del w:id="463" w:author="Craig Parker" w:date="2024-03-10T21:09:00Z"/>
        </w:rPr>
        <w:pPrChange w:id="464" w:author="Craig Parker" w:date="2024-03-10T21:09:00Z">
          <w:pPr>
            <w:pStyle w:val="Style1"/>
          </w:pPr>
        </w:pPrChange>
      </w:pPr>
      <w:ins w:id="465" w:author="Craig Parker" w:date="2024-03-10T21:09:00Z">
        <w:r w:rsidRPr="00DE179A">
          <w:t>For the success of this project, access to relevant trials and cohort data is crucial. In the event of data unavailability or sharing restrictions, we have contingency plans to ensure the project</w:t>
        </w:r>
      </w:ins>
      <w:ins w:id="466" w:author="Craig Parker" w:date="2024-03-11T12:08:00Z">
        <w:r w:rsidR="00E178EB">
          <w:t>'</w:t>
        </w:r>
      </w:ins>
      <w:ins w:id="467" w:author="Craig Parker" w:date="2024-03-10T21:09:00Z">
        <w:r w:rsidRPr="00DE179A">
          <w:t>s progression. These include exploring alternative data sources</w:t>
        </w:r>
      </w:ins>
      <w:ins w:id="468" w:author="Craig Parker" w:date="2024-03-11T09:47:00Z">
        <w:r w:rsidR="00605D3A">
          <w:t xml:space="preserve"> such as the National Health Laboratory</w:t>
        </w:r>
        <w:r w:rsidR="00425E88">
          <w:t xml:space="preserve"> </w:t>
        </w:r>
        <w:proofErr w:type="gramStart"/>
        <w:r w:rsidR="00425E88">
          <w:t>Service(</w:t>
        </w:r>
      </w:ins>
      <w:proofErr w:type="gramEnd"/>
      <w:ins w:id="469" w:author="Craig Parker" w:date="2024-03-11T09:48:00Z">
        <w:r w:rsidR="00425E88">
          <w:t>NHLS)</w:t>
        </w:r>
      </w:ins>
      <w:ins w:id="470" w:author="Craig Parker" w:date="2024-03-10T21:09:00Z">
        <w:r w:rsidRPr="00DE179A">
          <w:t>, adjusting the study</w:t>
        </w:r>
      </w:ins>
      <w:ins w:id="471" w:author="Craig Parker" w:date="2024-03-11T12:08:00Z">
        <w:r w:rsidR="00E178EB">
          <w:t>'</w:t>
        </w:r>
      </w:ins>
      <w:ins w:id="472" w:author="Craig Parker" w:date="2024-03-10T21:09:00Z">
        <w:r w:rsidRPr="00DE179A">
          <w:t>s scope, and utili</w:t>
        </w:r>
      </w:ins>
      <w:ins w:id="473" w:author="Craig Parker" w:date="2024-03-11T12:08:00Z">
        <w:r w:rsidR="00905781">
          <w:t>s</w:t>
        </w:r>
      </w:ins>
      <w:ins w:id="474" w:author="Craig Parker" w:date="2024-03-10T21:09:00Z">
        <w:r w:rsidRPr="00DE179A">
          <w:t>ing synthetic data if necessary. Despite potential challenges posed by dataset unavailability, we remain committed to adapting our approach to maintain the project</w:t>
        </w:r>
      </w:ins>
      <w:ins w:id="475" w:author="Craig Parker" w:date="2024-03-11T12:08:00Z">
        <w:r w:rsidR="00E178EB">
          <w:t>'</w:t>
        </w:r>
      </w:ins>
      <w:ins w:id="476" w:author="Craig Parker" w:date="2024-03-10T21:09:00Z">
        <w:r w:rsidRPr="00DE179A">
          <w:t>s progress and the validity of our findings.</w:t>
        </w:r>
      </w:ins>
    </w:p>
    <w:p w14:paraId="5A487185" w14:textId="77777777" w:rsidR="00DE179A" w:rsidRPr="00DE179A" w:rsidRDefault="00DE179A">
      <w:pPr>
        <w:rPr>
          <w:ins w:id="477" w:author="Craig Parker" w:date="2024-03-10T21:09:00Z"/>
        </w:rPr>
        <w:pPrChange w:id="478" w:author="Craig Parker" w:date="2024-03-10T21:09:00Z">
          <w:pPr>
            <w:spacing w:before="280" w:after="280" w:line="240" w:lineRule="auto"/>
          </w:pPr>
        </w:pPrChange>
      </w:pPr>
    </w:p>
    <w:p w14:paraId="0BC1DEC2" w14:textId="6EC5EE78" w:rsidR="00914FC8" w:rsidRPr="00914FC8" w:rsidRDefault="40B171D2">
      <w:pPr>
        <w:pStyle w:val="Style1"/>
        <w:pPrChange w:id="479" w:author="Craig Parker" w:date="2024-03-11T12:34:00Z">
          <w:pPr>
            <w:pStyle w:val="Heading3"/>
          </w:pPr>
        </w:pPrChange>
      </w:pPr>
      <w:r>
        <w:t>Managing bias</w:t>
      </w:r>
    </w:p>
    <w:p w14:paraId="4C7F8D26" w14:textId="0FCB056A" w:rsidR="00682298" w:rsidRDefault="00682298" w:rsidP="00F17BF7">
      <w:r>
        <w:t xml:space="preserve">Managing potential biases is </w:t>
      </w:r>
      <w:r w:rsidR="004942CF">
        <w:t>critical to ensuring our study's integrity and robustness</w:t>
      </w:r>
      <w:r>
        <w:t xml:space="preserve">. To this end, we have outlined a strategy </w:t>
      </w:r>
      <w:r w:rsidR="004942CF">
        <w:t>to mitigate</w:t>
      </w:r>
      <w:r>
        <w:t xml:space="preserve"> these biases.</w:t>
      </w:r>
    </w:p>
    <w:p w14:paraId="221B8496" w14:textId="5A40A35D"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63D60F4B"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rsidR="00682298">
        <w:t>.</w:t>
      </w:r>
    </w:p>
    <w:p w14:paraId="0F62081D" w14:textId="3A87CD96" w:rsidR="00E72CB5" w:rsidRPr="00E72CB5" w:rsidRDefault="00E72CB5" w:rsidP="00F17BF7"/>
    <w:p w14:paraId="2F53EBE8" w14:textId="68CF684F" w:rsidR="0039114E" w:rsidRDefault="40B171D2">
      <w:pPr>
        <w:pStyle w:val="Style1"/>
        <w:pPrChange w:id="480" w:author="Craig Parker" w:date="2024-03-11T12:34:00Z">
          <w:pPr>
            <w:pStyle w:val="Heading3"/>
          </w:pPr>
        </w:pPrChange>
      </w:pPr>
      <w:r>
        <w:lastRenderedPageBreak/>
        <w:t xml:space="preserve">Assessing the degree of increased risk within </w:t>
      </w:r>
      <w:proofErr w:type="gramStart"/>
      <w:r>
        <w:t>cities</w:t>
      </w:r>
      <w:ins w:id="481" w:author="Craig Parker" w:date="2024-02-28T13:53:00Z">
        <w:r>
          <w:t>(</w:t>
        </w:r>
      </w:ins>
      <w:proofErr w:type="gramEnd"/>
      <w:ins w:id="482" w:author="Craig Parker" w:date="2024-03-09T14:30:00Z">
        <w:r w:rsidR="003D3838">
          <w:t>First objective</w:t>
        </w:r>
      </w:ins>
      <w:ins w:id="483" w:author="Craig Parker" w:date="2024-02-28T13:53:00Z">
        <w:r>
          <w:t>)</w:t>
        </w:r>
      </w:ins>
    </w:p>
    <w:p w14:paraId="7C6B8001" w14:textId="448ADF7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w:t>
      </w:r>
      <w:r w:rsidR="00E178EB">
        <w:t>'</w:t>
      </w:r>
      <w:r w:rsidR="00905781" w:rsidRPr="00204499">
        <w:t xml:space="preserve">risk' </w:t>
      </w:r>
      <w:r w:rsidR="00204499" w:rsidRPr="00204499">
        <w:t xml:space="preserve">is defined as the probability of adverse health outcomes arising from the interplay of these </w:t>
      </w:r>
      <w:r w:rsidR="00647B86">
        <w:t>SDOH</w:t>
      </w:r>
      <w:r w:rsidR="00204499" w:rsidRPr="00204499">
        <w:t xml:space="preserve"> and environmental determinants and exposure to elevated </w:t>
      </w:r>
      <w:r w:rsidR="40B171D2">
        <w:t>heat stress</w:t>
      </w:r>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p>
    <w:p w14:paraId="316C88B2" w14:textId="7EDB8A2D" w:rsidR="00200B35" w:rsidDel="00775219" w:rsidRDefault="00F149AC" w:rsidP="00E91184">
      <w:pPr>
        <w:rPr>
          <w:del w:id="484" w:author="Craig Parker" w:date="2024-02-29T15:13:00Z"/>
        </w:rPr>
      </w:pPr>
      <w:ins w:id="485"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486" w:author="Craig Parker" w:date="2024-03-11T12:10:00Z">
        <w:r w:rsidR="007372E6">
          <w:t>explaining variance</w:t>
        </w:r>
      </w:ins>
      <w:ins w:id="487" w:author="Craig Parker" w:date="2024-03-10T21:44:00Z">
        <w:r w:rsidRPr="00F149AC">
          <w:t>, aiding in identifying key factors. However, PCA's linearity may miss nonlinear patterns, and its variance-based importance assumption may not align with the context of heat-related health risks. Despite these potential shortcomings, PCA's robustness makes it suitable for initial high-dimensional data exploration.</w:t>
        </w:r>
      </w:ins>
      <w:del w:id="488"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489" w:author="Craig Parker" w:date="2024-02-28T13:57:00Z">
        <w:r w:rsidR="40B171D2">
          <w:t>.</w:t>
        </w:r>
      </w:ins>
    </w:p>
    <w:p w14:paraId="785E9756" w14:textId="77777777" w:rsidR="00775219" w:rsidRDefault="00775219">
      <w:pPr>
        <w:rPr>
          <w:ins w:id="490" w:author="Craig Parker" w:date="2024-03-04T17:25:00Z"/>
        </w:rPr>
        <w:pPrChange w:id="491" w:author="Craig Parker" w:date="2024-03-04T17:25:00Z">
          <w:pPr>
            <w:spacing w:before="280" w:after="280" w:line="240" w:lineRule="auto"/>
          </w:pPr>
        </w:pPrChange>
      </w:pPr>
    </w:p>
    <w:p w14:paraId="22A14005" w14:textId="693DD55E" w:rsidR="00DB562A" w:rsidRDefault="40B171D2">
      <w:pPr>
        <w:pStyle w:val="Style1"/>
        <w:pPrChange w:id="492" w:author="Craig Parker" w:date="2024-03-11T12:34:00Z">
          <w:pPr>
            <w:pStyle w:val="Heading3"/>
          </w:pPr>
        </w:pPrChange>
      </w:pPr>
      <w:r>
        <w:t xml:space="preserve">Creating a geographically and demographically stratified heat-health outcome forecast model </w:t>
      </w:r>
      <w:ins w:id="493" w:author="Craig Parker" w:date="2024-02-28T13:58:00Z">
        <w:r>
          <w:t>(Sec</w:t>
        </w:r>
      </w:ins>
      <w:ins w:id="494" w:author="Craig Parker" w:date="2024-02-28T13:59:00Z">
        <w:r>
          <w:t>ond Objective)</w:t>
        </w:r>
      </w:ins>
    </w:p>
    <w:p w14:paraId="1F21C654" w14:textId="20B0EA97" w:rsidR="00DB562A" w:rsidRDefault="00DB562A" w:rsidP="00F17BF7">
      <w:r>
        <w:t>The second objective of this study is to construct a geographically and demographically stratified heat-health outcome forecast model. This model will be designed to predict adverse health outcomes at varying temperature thresholds for different populations and neighbo</w:t>
      </w:r>
      <w:ins w:id="495" w:author="Craig Parker" w:date="2024-03-11T12:10:00Z">
        <w:r w:rsidR="007372E6">
          <w:t>u</w:t>
        </w:r>
      </w:ins>
      <w:r>
        <w:t>rhoods.</w:t>
      </w:r>
    </w:p>
    <w:p w14:paraId="5D2C4253" w14:textId="2C5E898D" w:rsidR="0052316D" w:rsidRDefault="007372E6" w:rsidP="00F17BF7">
      <w:r>
        <w:t xml:space="preserve">This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rsidR="0340B303">
        <w:t xml:space="preserve">. </w:t>
      </w:r>
      <w:commentRangeStart w:id="496"/>
      <w:ins w:id="497" w:author="Craig Parker" w:date="2024-02-28T10:53:00Z">
        <w:r w:rsidR="0340B303">
          <w:t xml:space="preserve">For instance, Gudmundsson and Seneviratne (2021) demonstrated </w:t>
        </w:r>
      </w:ins>
      <w:ins w:id="498" w:author="Craig Parker" w:date="2024-03-11T12:11:00Z">
        <w:r>
          <w:t>using</w:t>
        </w:r>
      </w:ins>
      <w:ins w:id="499"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500" w:author="Craig Parker" w:date="2024-03-11T12:11:00Z">
        <w:r>
          <w:t>by applying</w:t>
        </w:r>
      </w:ins>
      <w:ins w:id="501" w:author="Craig Parker" w:date="2024-02-28T10:53:00Z">
        <w:r w:rsidR="0340B303">
          <w:t xml:space="preserve"> </w:t>
        </w:r>
      </w:ins>
      <w:ins w:id="502" w:author="Craig Parker" w:date="2024-03-11T12:11:00Z">
        <w:r>
          <w:t xml:space="preserve">an </w:t>
        </w:r>
      </w:ins>
      <w:ins w:id="503" w:author="Craig Parker" w:date="2024-02-28T10:53:00Z">
        <w:r w:rsidR="0340B303">
          <w:t>appropriate statistical model</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504" w:author="Craig Parker" w:date="2024-02-28T10:53:00Z">
        <w:r w:rsidR="0340B303">
          <w:t>.</w:t>
        </w:r>
      </w:ins>
      <w:commentRangeEnd w:id="496"/>
      <w:r w:rsidR="00DB562A">
        <w:rPr>
          <w:rStyle w:val="CommentReference"/>
        </w:rPr>
        <w:commentReference w:id="496"/>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505" w:author="Craig Parker" w:date="2024-03-09T13:53:00Z"/>
        </w:rPr>
      </w:pPr>
      <w:del w:id="506"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383A977D" w:rsidR="00DB562A" w:rsidRDefault="00DB562A" w:rsidP="00F17BF7">
      <w:r>
        <w:t>Once the temperature hazard maps are generated, they will be integrated with health datasets. This combined dataset will then undergo</w:t>
      </w:r>
      <w:r w:rsidR="003A1989">
        <w:t xml:space="preserve"> </w:t>
      </w:r>
      <w:r>
        <w:t xml:space="preserve">feature engineering. Feature engineering is a crucial step in machine learning as it involves </w:t>
      </w:r>
      <w:r w:rsidR="008711E3">
        <w:t>selecting and transforming</w:t>
      </w:r>
      <w:r>
        <w:t xml:space="preserve"> relevant predictors that better represent the underlying data patterns</w:t>
      </w:r>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09C21A12" w:rsidR="00DB562A" w:rsidRDefault="00DB562A" w:rsidP="00F17BF7">
      <w:r>
        <w:t>With the features engineered, we will apply various standard machine learning models, such as decision trees, linear and quantile regression trees, support vector machines, and logistic regression</w:t>
      </w:r>
      <w:r w:rsidR="00EB502A">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p>
    <w:p w14:paraId="1EDA41A1" w14:textId="5D033274" w:rsidR="008B6EDD" w:rsidRDefault="00F149AC" w:rsidP="00F17BF7">
      <w:pPr>
        <w:rPr>
          <w:ins w:id="507" w:author="Craig Parker" w:date="2024-02-29T16:10:00Z"/>
        </w:rPr>
      </w:pPr>
      <w:ins w:id="508" w:author="Craig Parker" w:date="2024-03-10T21:51:00Z">
        <w:r>
          <w:t>In addition</w:t>
        </w:r>
      </w:ins>
      <w:ins w:id="509" w:author="Craig Parker" w:date="2024-03-11T12:12:00Z">
        <w:r w:rsidR="008711E3">
          <w:t>,</w:t>
        </w:r>
      </w:ins>
      <w:ins w:id="510" w:author="Craig Parker" w:date="2024-03-10T21:51:00Z">
        <w:r>
          <w:t xml:space="preserve"> we will explore</w:t>
        </w:r>
      </w:ins>
      <w:ins w:id="511"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t>
        </w:r>
        <w:r w:rsidR="008B6EDD" w:rsidRPr="00200B35">
          <w:lastRenderedPageBreak/>
          <w:t>While these models are state-of-the-art in computer science, their application in heat-health studies is still emerging. We have reviewed recent literature, including studies by Boudreault et al. (2023, 2024), Wang et al. (2023, 2021, 2020), Lee et al. (2022), and Nishimura et al. (2021), which demonstrate the potential of deep learning models in this context</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512" w:author="Craig Parker" w:date="2024-02-29T16:10:00Z">
        <w:r w:rsidR="008B6EDD" w:rsidRPr="00200B35">
          <w:t>. However, we also recogni</w:t>
        </w:r>
      </w:ins>
      <w:ins w:id="513" w:author="Craig Parker" w:date="2024-03-11T12:08:00Z">
        <w:r w:rsidR="00905781">
          <w:t>s</w:t>
        </w:r>
      </w:ins>
      <w:ins w:id="514" w:author="Craig Parker" w:date="2024-02-29T16:10:00Z">
        <w:r w:rsidR="008B6EDD" w:rsidRPr="00200B35">
          <w:t>e that simpler statistical models may be effective</w:t>
        </w:r>
      </w:ins>
      <w:ins w:id="515" w:author="Craig Parker" w:date="2024-03-11T12:12:00Z">
        <w:r w:rsidR="008711E3">
          <w:t>, and we</w:t>
        </w:r>
      </w:ins>
      <w:ins w:id="516" w:author="Craig Parker" w:date="2024-02-29T16:10:00Z">
        <w:r w:rsidR="008B6EDD" w:rsidRPr="00200B35">
          <w:t xml:space="preserve"> plan to compare the performance of deep learning models with tree-based approaches and nonlinear statistical models in our analysis</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517" w:author="Craig Parker" w:date="2024-03-05T14:02:00Z">
        <w:r w:rsidR="00457AD4">
          <w:t>.</w:t>
        </w:r>
      </w:ins>
    </w:p>
    <w:p w14:paraId="44736B86" w14:textId="12AF2274" w:rsidR="00DB562A" w:rsidDel="008B6EDD" w:rsidRDefault="00DB562A">
      <w:pPr>
        <w:rPr>
          <w:del w:id="518" w:author="Craig Parker" w:date="2024-02-29T16:10:00Z"/>
        </w:rPr>
      </w:pPr>
      <w:del w:id="519"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520" w:author="Craig Parker" w:date="2024-02-29T16:10:00Z">
        <w:r w:rsidDel="008B6EDD">
          <w:fldChar w:fldCharType="separate"/>
        </w:r>
      </w:del>
      <w:r w:rsidR="00D674AC">
        <w:rPr>
          <w:noProof/>
        </w:rPr>
        <w:t>[78, 79]</w:t>
      </w:r>
      <w:del w:id="521"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24EDA77B" w:rsidR="00DB562A" w:rsidRDefault="00DB562A" w:rsidP="00F17BF7">
      <w:pPr>
        <w:rPr>
          <w:ins w:id="522" w:author="Craig Parker" w:date="2024-02-29T16:15:00Z"/>
        </w:rPr>
      </w:pPr>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57528BB4" w:rsidR="008B6EDD" w:rsidRDefault="00B65128" w:rsidP="00F17BF7">
      <w:ins w:id="523" w:author="Craig Parker" w:date="2024-03-10T21:22:00Z">
        <w:r w:rsidRPr="00B65128">
          <w:t>We will use k-fold cross-validation to assess model performance and generalizability, train</w:t>
        </w:r>
      </w:ins>
      <w:ins w:id="524" w:author="Craig Parker" w:date="2024-03-11T12:12:00Z">
        <w:r w:rsidR="00727E8E">
          <w:t xml:space="preserve"> models on a designated set, and calibrate</w:t>
        </w:r>
      </w:ins>
      <w:ins w:id="525" w:author="Craig Parker" w:date="2024-03-10T21:22:00Z">
        <w:r w:rsidRPr="00B65128">
          <w:t xml:space="preserve"> them with </w:t>
        </w:r>
      </w:ins>
      <w:ins w:id="526" w:author="Craig Parker" w:date="2024-03-11T12:12:00Z">
        <w:r w:rsidR="00727E8E">
          <w:t>grid or random search techniques</w:t>
        </w:r>
      </w:ins>
      <w:ins w:id="527" w:author="Craig Parker" w:date="2024-03-10T21:22:00Z">
        <w:r w:rsidRPr="00B65128">
          <w:t>. Validation will occur on a separate set to evaluate generali</w:t>
        </w:r>
      </w:ins>
      <w:ins w:id="528" w:author="Craig Parker" w:date="2024-03-11T12:08:00Z">
        <w:r w:rsidR="00905781">
          <w:t>s</w:t>
        </w:r>
      </w:ins>
      <w:ins w:id="529"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46CE24A1" w:rsidR="00DB562A" w:rsidRDefault="00DB562A" w:rsidP="00F17BF7">
      <w:r>
        <w:t>Finally, to ensure the ongoing relevance of our model, we will regularly update it with new data</w:t>
      </w:r>
      <w:r w:rsidR="006211D1">
        <w:t xml:space="preserve"> during the </w:t>
      </w:r>
      <w:proofErr w:type="spellStart"/>
      <w:r w:rsidR="00707ECC">
        <w:t>the</w:t>
      </w:r>
      <w:proofErr w:type="spellEnd"/>
      <w:r w:rsidR="00707ECC">
        <w:t xml:space="preserve"> </w:t>
      </w:r>
      <w:proofErr w:type="gramStart"/>
      <w:r w:rsidR="00707ECC">
        <w:t>life-</w:t>
      </w:r>
      <w:r w:rsidR="00727E8E">
        <w:t>cycle</w:t>
      </w:r>
      <w:proofErr w:type="gramEnd"/>
      <w:r w:rsidR="00727E8E">
        <w:t xml:space="preserve"> </w:t>
      </w:r>
      <w:r w:rsidR="00707ECC">
        <w:t>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t>.</w:t>
      </w:r>
    </w:p>
    <w:p w14:paraId="4B21E4BD" w14:textId="77777777" w:rsidR="00200B35" w:rsidRDefault="00200B35" w:rsidP="00F17BF7"/>
    <w:p w14:paraId="76B67164" w14:textId="407CE372" w:rsidR="00DB562A" w:rsidRDefault="308647C2" w:rsidP="002A2960">
      <w:pPr>
        <w:pStyle w:val="Style1"/>
      </w:pPr>
      <w:commentRangeStart w:id="530"/>
      <w:r>
        <w:t xml:space="preserve">Sample size considerations for health </w:t>
      </w:r>
      <w:commentRangeEnd w:id="530"/>
      <w:r w:rsidR="0071590E">
        <w:t>datasets</w:t>
      </w:r>
      <w:r w:rsidR="40B171D2">
        <w:rPr>
          <w:rStyle w:val="CommentReference"/>
        </w:rPr>
        <w:commentReference w:id="530"/>
      </w:r>
    </w:p>
    <w:p w14:paraId="21C61632" w14:textId="147DE1E3" w:rsidR="00DB562A" w:rsidRDefault="008C3F5F" w:rsidP="00F17BF7">
      <w:ins w:id="531" w:author="Craig Parker" w:date="2024-03-10T21:11:00Z">
        <w:r w:rsidRPr="008C3F5F">
          <w:t xml:space="preserve">To ensure our models' robustness and accuracy, we will use a comprehensive, four-step approach for determining the required sample size for our health datasets. </w:t>
        </w:r>
      </w:ins>
      <w:ins w:id="532" w:author="Craig Parker" w:date="2024-03-11T12:12:00Z">
        <w:r w:rsidR="0068732C">
          <w:t>Based on best practices from literature such as Riley et al. in BMJ (2020), this approach</w:t>
        </w:r>
      </w:ins>
      <w:ins w:id="533"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534" w:author="Craig Parker" w:date="2024-03-11T12:12:00Z">
        <w:r w:rsidR="0068732C">
          <w:t>target populations' heat-health dynamics and risk profile</w:t>
        </w:r>
      </w:ins>
      <w:ins w:id="535" w:author="Craig Parker" w:date="2024-03-10T21:11:00Z">
        <w:r w:rsidRPr="008C3F5F">
          <w:t>s</w:t>
        </w:r>
      </w:ins>
      <w:ins w:id="536"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p>
    <w:p w14:paraId="450712D3" w14:textId="3080C358" w:rsidR="0068732C" w:rsidRDefault="0068732C">
      <w:pPr>
        <w:pStyle w:val="Caption"/>
        <w:keepNext/>
        <w:rPr>
          <w:ins w:id="537" w:author="Craig Parker" w:date="2024-03-11T12:13:00Z"/>
        </w:rPr>
        <w:pPrChange w:id="538" w:author="Craig Parker" w:date="2024-03-11T12:13:00Z">
          <w:pPr>
            <w:pStyle w:val="Caption"/>
          </w:pPr>
        </w:pPrChange>
      </w:pPr>
      <w:ins w:id="539" w:author="Craig Parker" w:date="2024-03-11T12:13:00Z">
        <w:r>
          <w:lastRenderedPageBreak/>
          <w:t xml:space="preserve">Figure </w:t>
        </w:r>
        <w:r>
          <w:fldChar w:fldCharType="begin"/>
        </w:r>
        <w:r>
          <w:instrText xml:space="preserve"> SEQ Figure \* ARABIC </w:instrText>
        </w:r>
      </w:ins>
      <w:r>
        <w:fldChar w:fldCharType="separate"/>
      </w:r>
      <w:ins w:id="540" w:author="Craig Parker" w:date="2024-03-11T12:41:00Z">
        <w:r w:rsidR="00A058B3">
          <w:rPr>
            <w:noProof/>
          </w:rPr>
          <w:t>3</w:t>
        </w:r>
      </w:ins>
      <w:ins w:id="541" w:author="Craig Parker" w:date="2024-03-11T12:13:00Z">
        <w:r>
          <w:fldChar w:fldCharType="end"/>
        </w:r>
        <w:r>
          <w:t>:</w:t>
        </w:r>
        <w:r w:rsidRPr="00A32205">
          <w:t xml:space="preserve"> Methodology to create a spatially and demographically stratified heat-health outcome forecast model</w:t>
        </w:r>
      </w:ins>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3F77FC1" w:rsidR="00EC6C07" w:rsidRDefault="40B171D2">
      <w:pPr>
        <w:pStyle w:val="Style1"/>
        <w:pPrChange w:id="542" w:author="Craig Parker" w:date="2024-03-11T12:34:00Z">
          <w:pPr>
            <w:pStyle w:val="Heading3"/>
          </w:pPr>
        </w:pPrChange>
      </w:pPr>
      <w:bookmarkStart w:id="543" w:name="_heading=h.30j0zll"/>
      <w:bookmarkEnd w:id="543"/>
      <w:r>
        <w:t xml:space="preserve">Develop an Early Warning System reflective of geospatial and individualised risk </w:t>
      </w:r>
      <w:proofErr w:type="gramStart"/>
      <w:r>
        <w:t>profiles</w:t>
      </w:r>
      <w:ins w:id="544" w:author="Craig Parker" w:date="2024-02-28T14:00:00Z">
        <w:r>
          <w:t>(</w:t>
        </w:r>
      </w:ins>
      <w:proofErr w:type="gramEnd"/>
      <w:ins w:id="545" w:author="Craig Parker" w:date="2024-02-28T14:01:00Z">
        <w:r>
          <w:t>Third Objective</w:t>
        </w:r>
      </w:ins>
      <w:ins w:id="546" w:author="Craig Parker" w:date="2024-02-28T14:00:00Z">
        <w:r>
          <w:t>)</w:t>
        </w:r>
      </w:ins>
    </w:p>
    <w:p w14:paraId="640322DC" w14:textId="575FA9E8" w:rsidR="00F50D2B" w:rsidRPr="00F50D2B" w:rsidRDefault="008C3F5F" w:rsidP="00F17BF7">
      <w:pPr>
        <w:spacing w:before="280" w:after="280" w:line="240" w:lineRule="auto"/>
        <w:rPr>
          <w:ins w:id="547" w:author="Craig Parker" w:date="2024-03-04T11:48:00Z"/>
        </w:rPr>
      </w:pPr>
      <w:ins w:id="548" w:author="Craig Parker" w:date="2024-03-10T21:14:00Z">
        <w:r w:rsidRPr="008C3F5F">
          <w:t>Our study's third objective is to develop an Early Warning System (EWS) that integrates geospatial and individuali</w:t>
        </w:r>
      </w:ins>
      <w:ins w:id="549" w:author="Craig Parker" w:date="2024-03-11T12:08:00Z">
        <w:r w:rsidR="00905781">
          <w:t>s</w:t>
        </w:r>
      </w:ins>
      <w:ins w:id="550" w:author="Craig Parker" w:date="2024-03-10T21:14:00Z">
        <w:r w:rsidRPr="008C3F5F">
          <w:t xml:space="preserve">ed risk profiles of heat-related health impacts in Abidjan and Johannesburg, as depicted in </w:t>
        </w:r>
      </w:ins>
      <w:ins w:id="551" w:author="Craig Parker" w:date="2024-03-11T12:14:00Z">
        <w:r w:rsidR="00BD3D55">
          <w:t>F</w:t>
        </w:r>
      </w:ins>
      <w:ins w:id="552" w:author="Craig Parker" w:date="2024-03-10T21:14:00Z">
        <w:r w:rsidRPr="008C3F5F">
          <w:t xml:space="preserve">igure </w:t>
        </w:r>
      </w:ins>
      <w:ins w:id="553" w:author="Craig Parker" w:date="2024-03-11T12:14:00Z">
        <w:r w:rsidR="00BD3D55">
          <w:t>2</w:t>
        </w:r>
      </w:ins>
      <w:ins w:id="554" w:author="Craig Parker" w:date="2024-03-10T21:14:00Z">
        <w:r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555" w:author="Craig Parker" w:date="2024-03-11T09:54:00Z">
        <w:r w:rsidR="00FD33EE">
          <w:t>refinin</w:t>
        </w:r>
        <w:r w:rsidR="00E72BB9">
          <w:t>g</w:t>
        </w:r>
      </w:ins>
      <w:ins w:id="556" w:author="Craig Parker" w:date="2024-03-10T21:14:00Z">
        <w:r w:rsidRPr="008C3F5F">
          <w:t xml:space="preserve"> the forecast model, merging it</w:t>
        </w:r>
      </w:ins>
      <w:ins w:id="557" w:author="Craig Parker" w:date="2024-03-11T09:55:00Z">
        <w:r w:rsidR="00A639C9">
          <w:t xml:space="preserve"> spatially</w:t>
        </w:r>
      </w:ins>
      <w:ins w:id="558" w:author="Craig Parker" w:date="2024-03-10T21:14:00Z">
        <w:r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559" w:author="Craig Parker" w:date="2024-03-11T12:08:00Z">
        <w:r w:rsidR="00905781">
          <w:t>s</w:t>
        </w:r>
      </w:ins>
      <w:ins w:id="560" w:author="Craig Parker" w:date="2024-03-10T21:14:00Z">
        <w:r w:rsidRPr="008C3F5F">
          <w:t>es inter-agency coordination and community outreach for effective heat risk mitigation</w:t>
        </w:r>
      </w:ins>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561" w:author="Craig Parker" w:date="2024-03-05T13:41:00Z">
        <w:r w:rsidR="00D9194A">
          <w:t>.</w:t>
        </w:r>
      </w:ins>
    </w:p>
    <w:p w14:paraId="4BAE0B32" w14:textId="2FAFE2E6" w:rsidR="00F50D2B" w:rsidRDefault="00F50D2B" w:rsidP="00F17BF7">
      <w:pPr>
        <w:spacing w:before="280" w:after="280" w:line="240" w:lineRule="auto"/>
      </w:pPr>
      <w:ins w:id="562"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563" w:author="Craig Parker" w:date="2024-03-04T11:50:00Z">
        <w:r>
          <w:t>.</w:t>
        </w:r>
      </w:ins>
    </w:p>
    <w:p w14:paraId="19993B89" w14:textId="77777777" w:rsidR="00FA79B6" w:rsidRDefault="40B171D2">
      <w:pPr>
        <w:pStyle w:val="Style1"/>
        <w:pPrChange w:id="564" w:author="Craig Parker" w:date="2024-03-11T12:34:00Z">
          <w:pPr>
            <w:pStyle w:val="Heading3"/>
          </w:pPr>
        </w:pPrChange>
      </w:pPr>
      <w:r>
        <w:t>Patient and Public Involvement Statement</w:t>
      </w:r>
    </w:p>
    <w:p w14:paraId="268DB4BD" w14:textId="32C72E51" w:rsidR="00FA79B6" w:rsidRDefault="00A667D5" w:rsidP="00F17BF7">
      <w:pPr>
        <w:rPr>
          <w:ins w:id="565" w:author="Craig Parker" w:date="2024-02-23T16:09:00Z"/>
        </w:rPr>
      </w:pPr>
      <w:r>
        <w:t>The p</w:t>
      </w:r>
      <w:r w:rsidRPr="00FA79B6">
        <w:t xml:space="preserve">ublic </w:t>
      </w:r>
      <w:r w:rsidR="00FA79B6" w:rsidRPr="00FA79B6">
        <w:t>and patients are integral to our study, informing our Early Warning System design. Their input will guide risk mitigation strategies and the development of user-friendly, actionable digital tools.</w:t>
      </w:r>
    </w:p>
    <w:p w14:paraId="31F37147" w14:textId="0F6A87BA" w:rsidR="00EA18A5" w:rsidRPr="00F50D2B" w:rsidRDefault="006F71E3">
      <w:pPr>
        <w:pStyle w:val="Style1"/>
        <w:rPr>
          <w:ins w:id="566" w:author="Craig Parker" w:date="2024-02-23T16:10:00Z"/>
        </w:rPr>
        <w:pPrChange w:id="567" w:author="Craig Parker" w:date="2024-03-11T12:34:00Z">
          <w:pPr/>
        </w:pPrChange>
      </w:pPr>
      <w:ins w:id="568" w:author="Craig Parker" w:date="2024-02-23T16:10:00Z">
        <w:r w:rsidRPr="00F50D2B">
          <w:t>Project timeline</w:t>
        </w:r>
      </w:ins>
    </w:p>
    <w:p w14:paraId="1C9CCDA5" w14:textId="6396F9A1" w:rsidR="00EA18A5" w:rsidRDefault="00EA18A5" w:rsidP="00EA18A5">
      <w:pPr>
        <w:rPr>
          <w:ins w:id="569" w:author="Craig Parker" w:date="2024-02-23T16:09:00Z"/>
        </w:rPr>
      </w:pPr>
      <w:ins w:id="570"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571" w:name="_heading=h.1fob9te"/>
      <w:bookmarkEnd w:id="571"/>
      <w:r>
        <w:t>Ethical approval and protection of human subjects</w:t>
      </w:r>
    </w:p>
    <w:p w14:paraId="7B610CE0" w14:textId="4F8206CF"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0175ED07" w:rsidR="009D4915" w:rsidRPr="009D4915" w:rsidRDefault="009D4915" w:rsidP="009D4915">
      <w:pPr>
        <w:spacing w:before="120" w:after="120" w:line="240" w:lineRule="auto"/>
        <w:rPr>
          <w:rFonts w:eastAsia="Calibri"/>
        </w:rPr>
      </w:pPr>
      <w:r w:rsidRPr="009D4915">
        <w:rPr>
          <w:rFonts w:eastAsia="Calibri"/>
        </w:rPr>
        <w:t>Regarding informed consent for secondary data usage, we will critically examine the consent procedures that were initially put in place</w:t>
      </w:r>
      <w:r w:rsidR="00723D60">
        <w:rPr>
          <w:rFonts w:eastAsia="Calibri"/>
        </w:rPr>
        <w:t xml:space="preserve"> 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6426A0">
        <w:rPr>
          <w:rFonts w:eastAsia="Calibri"/>
        </w:rPr>
        <w:t>We will carefully deliberate the situation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728FA0D7" w:rsidR="009D4915" w:rsidRPr="009D4915" w:rsidRDefault="009D4915" w:rsidP="009D4915">
      <w:pPr>
        <w:spacing w:before="120" w:after="120" w:line="240" w:lineRule="auto"/>
        <w:rPr>
          <w:rFonts w:eastAsia="Calibri"/>
        </w:rPr>
      </w:pPr>
      <w:r w:rsidRPr="009D4915">
        <w:rPr>
          <w:rFonts w:eastAsia="Calibri"/>
        </w:rPr>
        <w:t xml:space="preserve">As for </w:t>
      </w:r>
      <w:r w:rsidR="006426A0">
        <w:rPr>
          <w:rFonts w:eastAsia="Calibri"/>
        </w:rPr>
        <w:t>protecting</w:t>
      </w:r>
      <w:r w:rsidRPr="009D4915">
        <w:rPr>
          <w:rFonts w:eastAsia="Calibri"/>
        </w:rPr>
        <w:t xml:space="preserve">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t>
      </w:r>
      <w:r w:rsidR="006426A0">
        <w:rPr>
          <w:rFonts w:eastAsia="Calibri"/>
        </w:rPr>
        <w:t>restrict the publication of identifiable data, and</w:t>
      </w:r>
      <w:r w:rsidRPr="009D4915">
        <w:rPr>
          <w:rFonts w:eastAsia="Calibri"/>
        </w:rPr>
        <w:t xml:space="preserve">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6655336A" w14:textId="1EF3C4BB"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r w:rsidR="002D0733" w:rsidRPr="002D0733">
        <w:rPr>
          <w:i/>
          <w:noProof/>
        </w:rPr>
        <w:t xml:space="preserve"> Harnessing Data Science for Health Discovery and Innovation in Africa (DS-I Africa). Retrieved from </w:t>
      </w:r>
      <w:hyperlink r:id="rId20" w:history="1">
        <w:r w:rsidR="002D0733" w:rsidRPr="002D0733">
          <w:rPr>
            <w:rStyle w:val="Hyperlink"/>
            <w:i/>
            <w:noProof/>
          </w:rPr>
          <w:t>https://commonfund.nih.gov/AfricaData</w:t>
        </w:r>
      </w:hyperlink>
      <w:r w:rsidR="002D0733" w:rsidRPr="002D0733">
        <w:rPr>
          <w:i/>
          <w:noProof/>
        </w:rPr>
        <w:t>.</w:t>
      </w:r>
    </w:p>
    <w:p w14:paraId="06346065" w14:textId="4B8F2AE0"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w:t>
      </w:r>
      <w:ins w:id="572" w:author="Craig Parker" w:date="2024-03-11T12:19:00Z">
        <w:r w:rsidR="00A42806">
          <w:rPr>
            <w:i/>
            <w:noProof/>
          </w:rPr>
          <w:t>-</w:t>
        </w:r>
      </w:ins>
      <w:r w:rsidRPr="002D0733">
        <w:rPr>
          <w:i/>
          <w:noProof/>
        </w:rPr>
        <w:t>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0839C702"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4E6CA665"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w:t>
      </w:r>
      <w:ins w:id="573" w:author="Craig Parker" w:date="2024-03-11T12:19:00Z">
        <w:r w:rsidR="00A42806">
          <w:rPr>
            <w:i/>
            <w:noProof/>
          </w:rPr>
          <w:t>-</w:t>
        </w:r>
      </w:ins>
      <w:r w:rsidRPr="002D0733">
        <w:rPr>
          <w:i/>
          <w:noProof/>
        </w:rPr>
        <w:t xml:space="preserve">economic level and associations between heat exposure and all-cause and cause-specific </w:t>
      </w:r>
      <w:del w:id="574" w:author="Craig Parker" w:date="2024-03-11T12:08:00Z">
        <w:r w:rsidRPr="002D0733" w:rsidDel="00905781">
          <w:rPr>
            <w:i/>
            <w:noProof/>
          </w:rPr>
          <w:delText xml:space="preserve">hospitalization </w:delText>
        </w:r>
      </w:del>
      <w:ins w:id="575" w:author="Craig Parker" w:date="2024-03-11T12:08:00Z">
        <w:r w:rsidR="00905781" w:rsidRPr="002D0733">
          <w:rPr>
            <w:i/>
            <w:noProof/>
          </w:rPr>
          <w:t>hospitali</w:t>
        </w:r>
        <w:r w:rsidR="00905781">
          <w:rPr>
            <w:i/>
            <w:noProof/>
          </w:rPr>
          <w:t>s</w:t>
        </w:r>
        <w:r w:rsidR="00905781" w:rsidRPr="002D0733">
          <w:rPr>
            <w:i/>
            <w:noProof/>
          </w:rPr>
          <w:t xml:space="preserve">ation </w:t>
        </w:r>
      </w:ins>
      <w:r w:rsidRPr="002D0733">
        <w:rPr>
          <w:i/>
          <w:noProof/>
        </w:rPr>
        <w:t>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091F88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2AF85532" w:rsidR="002D0733" w:rsidRPr="002D0733" w:rsidRDefault="002D0733" w:rsidP="002D0733">
      <w:pPr>
        <w:pStyle w:val="EndNoteBibliography"/>
        <w:spacing w:after="0"/>
        <w:ind w:left="720" w:hanging="720"/>
        <w:rPr>
          <w:noProof/>
        </w:rPr>
      </w:pPr>
      <w:r w:rsidRPr="002D0733">
        <w:rPr>
          <w:noProof/>
        </w:rPr>
        <w:lastRenderedPageBreak/>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3938546C"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w:t>
      </w:r>
      <w:ins w:id="576" w:author="Craig Parker" w:date="2024-03-11T12:19:00Z">
        <w:r w:rsidR="00A42806">
          <w:rPr>
            <w:i/>
            <w:noProof/>
          </w:rPr>
          <w:t>-</w:t>
        </w:r>
      </w:ins>
      <w:del w:id="577" w:author="Craig Parker" w:date="2024-03-11T12:07:00Z">
        <w:r w:rsidRPr="002D0733" w:rsidDel="003F68BA">
          <w:rPr>
            <w:i/>
            <w:noProof/>
          </w:rPr>
          <w:delText>-</w:delText>
        </w:r>
      </w:del>
      <w:r w:rsidRPr="002D0733">
        <w:rPr>
          <w:i/>
          <w:noProof/>
        </w:rPr>
        <w:t>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26E0D5D" w:rsidR="002D0733" w:rsidRPr="002D0733" w:rsidRDefault="002D0733" w:rsidP="002D0733">
      <w:pPr>
        <w:pStyle w:val="EndNoteBibliography"/>
        <w:spacing w:after="0"/>
        <w:ind w:left="720" w:hanging="720"/>
        <w:rPr>
          <w:noProof/>
        </w:rPr>
      </w:pPr>
      <w:r w:rsidRPr="002D0733">
        <w:rPr>
          <w:noProof/>
        </w:rPr>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0303A2FF"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410B8402"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w:t>
      </w:r>
      <w:ins w:id="578" w:author="Craig Parker" w:date="2024-03-11T12:19:00Z">
        <w:r w:rsidR="00A42806">
          <w:rPr>
            <w:i/>
            <w:noProof/>
          </w:rPr>
          <w:t>-</w:t>
        </w:r>
      </w:ins>
      <w:r w:rsidRPr="002D0733">
        <w:rPr>
          <w:i/>
          <w:noProof/>
        </w:rPr>
        <w:t>economic and climate scenarios.</w:t>
      </w:r>
      <w:r w:rsidRPr="002D0733">
        <w:rPr>
          <w:noProof/>
        </w:rPr>
        <w:t xml:space="preserve"> Earth's Future, 2019. </w:t>
      </w:r>
      <w:r w:rsidRPr="002D0733">
        <w:rPr>
          <w:b/>
          <w:noProof/>
        </w:rPr>
        <w:t>7</w:t>
      </w:r>
      <w:r w:rsidRPr="002D0733">
        <w:rPr>
          <w:noProof/>
        </w:rPr>
        <w:t>(5): p. 528-546.</w:t>
      </w:r>
    </w:p>
    <w:p w14:paraId="03D23432" w14:textId="773BCD23"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4C39A13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59EA8B3A"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15EC1E84"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E5B7DC1"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1" w:history="1">
        <w:r w:rsidRPr="002D0733">
          <w:rPr>
            <w:rStyle w:val="Hyperlink"/>
            <w:noProof/>
          </w:rPr>
          <w:t>https://www.who.int/globalchange/publications/quantitative-risk-assessment/en/</w:t>
        </w:r>
      </w:hyperlink>
      <w:r w:rsidRPr="002D0733">
        <w:rPr>
          <w:noProof/>
        </w:rPr>
        <w:t>, 2014.</w:t>
      </w:r>
    </w:p>
    <w:p w14:paraId="0AB5D658" w14:textId="36F419C0"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266C7F65"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2" w:history="1">
        <w:r w:rsidRPr="002D0733">
          <w:rPr>
            <w:rStyle w:val="Hyperlink"/>
            <w:b/>
            <w:noProof/>
          </w:rPr>
          <w:t>https://www.ilo.org/global/publications/books/WCMS_711919/lang--en/index.htm</w:t>
        </w:r>
      </w:hyperlink>
      <w:r w:rsidRPr="002D0733">
        <w:rPr>
          <w:noProof/>
        </w:rPr>
        <w:t>.</w:t>
      </w:r>
    </w:p>
    <w:p w14:paraId="6AA5AF87" w14:textId="2B601CFC"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2144BA7A"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64B2A65F"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 xml:space="preserve">Managing African </w:t>
      </w:r>
      <w:del w:id="579" w:author="Craig Parker" w:date="2024-03-11T12:08:00Z">
        <w:r w:rsidRPr="002D0733" w:rsidDel="00905781">
          <w:rPr>
            <w:i/>
            <w:noProof/>
          </w:rPr>
          <w:delText xml:space="preserve">Urbanization </w:delText>
        </w:r>
      </w:del>
      <w:ins w:id="580" w:author="Craig Parker" w:date="2024-03-11T12:08:00Z">
        <w:r w:rsidR="00905781" w:rsidRPr="002D0733">
          <w:rPr>
            <w:i/>
            <w:noProof/>
          </w:rPr>
          <w:t>Urbani</w:t>
        </w:r>
        <w:r w:rsidR="00905781">
          <w:rPr>
            <w:i/>
            <w:noProof/>
          </w:rPr>
          <w:t>s</w:t>
        </w:r>
        <w:r w:rsidR="00905781" w:rsidRPr="002D0733">
          <w:rPr>
            <w:i/>
            <w:noProof/>
          </w:rPr>
          <w:t xml:space="preserve">ation </w:t>
        </w:r>
      </w:ins>
      <w:r w:rsidRPr="002D0733">
        <w:rPr>
          <w:i/>
          <w:noProof/>
        </w:rPr>
        <w:t>in the Context of Environmental Change.</w:t>
      </w:r>
      <w:r w:rsidRPr="002D0733">
        <w:rPr>
          <w:noProof/>
        </w:rPr>
        <w:t xml:space="preserve"> Interactions, 2014. </w:t>
      </w:r>
      <w:r w:rsidRPr="002D0733">
        <w:rPr>
          <w:b/>
          <w:noProof/>
        </w:rPr>
        <w:t>2</w:t>
      </w:r>
      <w:r w:rsidRPr="002D0733">
        <w:rPr>
          <w:noProof/>
        </w:rPr>
        <w:t>.</w:t>
      </w:r>
    </w:p>
    <w:p w14:paraId="79B8E47A" w14:textId="34A5725D"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4A212A2F"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55C231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 xml:space="preserve">At the Heart of the Problem: Health in </w:t>
      </w:r>
      <w:del w:id="581" w:author="Craig Parker" w:date="2024-03-11T12:08:00Z">
        <w:r w:rsidRPr="002D0733" w:rsidDel="00E178EB">
          <w:rPr>
            <w:i/>
            <w:noProof/>
          </w:rPr>
          <w:delText xml:space="preserve">Johannesburg’s </w:delText>
        </w:r>
      </w:del>
      <w:ins w:id="582" w:author="Craig Parker" w:date="2024-03-11T12:08:00Z">
        <w:r w:rsidR="00E178EB" w:rsidRPr="002D0733">
          <w:rPr>
            <w:i/>
            <w:noProof/>
          </w:rPr>
          <w:t>Johannesburg</w:t>
        </w:r>
        <w:r w:rsidR="00E178EB">
          <w:rPr>
            <w:i/>
            <w:noProof/>
          </w:rPr>
          <w:t>'</w:t>
        </w:r>
        <w:r w:rsidR="00E178EB" w:rsidRPr="002D0733">
          <w:rPr>
            <w:i/>
            <w:noProof/>
          </w:rPr>
          <w:t xml:space="preserve">s </w:t>
        </w:r>
      </w:ins>
      <w:r w:rsidRPr="002D0733">
        <w:rPr>
          <w:i/>
          <w:noProof/>
        </w:rPr>
        <w:t>Inner-City.</w:t>
      </w:r>
      <w:r w:rsidRPr="002D0733">
        <w:rPr>
          <w:noProof/>
        </w:rPr>
        <w:t xml:space="preserve"> BMC Public Health, 2017. </w:t>
      </w:r>
      <w:r w:rsidRPr="002D0733">
        <w:rPr>
          <w:b/>
          <w:noProof/>
        </w:rPr>
        <w:t>17</w:t>
      </w:r>
      <w:r w:rsidRPr="002D0733">
        <w:rPr>
          <w:noProof/>
        </w:rPr>
        <w:t>.</w:t>
      </w:r>
    </w:p>
    <w:p w14:paraId="5EDF3696" w14:textId="020DB3B4"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3" w:history="1">
        <w:r w:rsidRPr="002D0733">
          <w:rPr>
            <w:rStyle w:val="Hyperlink"/>
            <w:i/>
            <w:noProof/>
          </w:rPr>
          <w:t>https://www.macrotrends.net/cities/22486/johannesburg/population</w:t>
        </w:r>
      </w:hyperlink>
      <w:r w:rsidRPr="002D0733">
        <w:rPr>
          <w:i/>
          <w:noProof/>
        </w:rPr>
        <w:t>.</w:t>
      </w:r>
    </w:p>
    <w:p w14:paraId="1834EB00" w14:textId="62B3BBCF" w:rsidR="002D0733" w:rsidRPr="002D0733" w:rsidRDefault="002D0733" w:rsidP="002D0733">
      <w:pPr>
        <w:pStyle w:val="EndNoteBibliography"/>
        <w:spacing w:after="0"/>
        <w:ind w:left="720" w:hanging="720"/>
        <w:rPr>
          <w:noProof/>
        </w:rPr>
      </w:pPr>
      <w:r w:rsidRPr="002D0733">
        <w:rPr>
          <w:noProof/>
        </w:rPr>
        <w:lastRenderedPageBreak/>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2438CF9E"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32819B98" w:rsidR="002D0733" w:rsidRPr="002D0733" w:rsidRDefault="002D0733" w:rsidP="002D0733">
      <w:pPr>
        <w:pStyle w:val="EndNoteBibliography"/>
        <w:spacing w:after="0"/>
        <w:ind w:left="720" w:hanging="720"/>
        <w:rPr>
          <w:i/>
          <w:noProof/>
        </w:rPr>
      </w:pPr>
      <w:r w:rsidRPr="002D0733">
        <w:rPr>
          <w:noProof/>
        </w:rPr>
        <w:t>30.</w:t>
      </w:r>
      <w:r w:rsidRPr="002D0733">
        <w:rPr>
          <w:noProof/>
        </w:rPr>
        <w:tab/>
      </w:r>
      <w:r w:rsidRPr="002D0733">
        <w:rPr>
          <w:i/>
          <w:noProof/>
        </w:rPr>
        <w:t xml:space="preserve">World Population Review. (2023). Abidjan Population 2023. Retrieved May 23, 2023, from </w:t>
      </w:r>
      <w:hyperlink r:id="rId24" w:history="1">
        <w:r w:rsidRPr="002D0733">
          <w:rPr>
            <w:rStyle w:val="Hyperlink"/>
            <w:i/>
            <w:noProof/>
          </w:rPr>
          <w:t>https://worldpopulationreview.com/world-cities/abidjan-population</w:t>
        </w:r>
      </w:hyperlink>
      <w:r w:rsidRPr="002D0733">
        <w:rPr>
          <w:i/>
          <w:noProof/>
        </w:rPr>
        <w:t>.</w:t>
      </w:r>
    </w:p>
    <w:p w14:paraId="25314158" w14:textId="313ADCBA"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439063DC"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5" w:history="1">
        <w:r w:rsidRPr="002D0733">
          <w:rPr>
            <w:rStyle w:val="Hyperlink"/>
            <w:i/>
            <w:noProof/>
          </w:rPr>
          <w:t>https://unhabitat.org/south-africa</w:t>
        </w:r>
      </w:hyperlink>
      <w:r w:rsidRPr="002D0733">
        <w:rPr>
          <w:i/>
          <w:noProof/>
        </w:rPr>
        <w:t>.</w:t>
      </w:r>
    </w:p>
    <w:p w14:paraId="34D960B4" w14:textId="1553CF95"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 xml:space="preserve">Mapping urban </w:t>
      </w:r>
      <w:del w:id="583" w:author="Craig Parker" w:date="2024-03-11T12:08:00Z">
        <w:r w:rsidRPr="002D0733" w:rsidDel="00E178EB">
          <w:rPr>
            <w:i/>
            <w:noProof/>
          </w:rPr>
          <w:delText xml:space="preserve">residents’ </w:delText>
        </w:r>
      </w:del>
      <w:ins w:id="584" w:author="Craig Parker" w:date="2024-03-11T12:08:00Z">
        <w:r w:rsidR="00E178EB" w:rsidRPr="002D0733">
          <w:rPr>
            <w:i/>
            <w:noProof/>
          </w:rPr>
          <w:t>residents</w:t>
        </w:r>
        <w:r w:rsidR="00E178EB">
          <w:rPr>
            <w:i/>
            <w:noProof/>
          </w:rPr>
          <w:t>'</w:t>
        </w:r>
        <w:r w:rsidR="00E178EB" w:rsidRPr="002D0733">
          <w:rPr>
            <w:i/>
            <w:noProof/>
          </w:rPr>
          <w:t xml:space="preserve"> </w:t>
        </w:r>
      </w:ins>
      <w:r w:rsidRPr="002D0733">
        <w:rPr>
          <w:i/>
          <w:noProof/>
        </w:rPr>
        <w:t xml:space="preserve">vulnerability to heat in Abidjan, Côte </w:t>
      </w:r>
      <w:del w:id="585" w:author="Craig Parker" w:date="2024-03-11T12:08:00Z">
        <w:r w:rsidRPr="002D0733" w:rsidDel="00E178EB">
          <w:rPr>
            <w:i/>
            <w:noProof/>
          </w:rPr>
          <w:delText>d’Ivoire</w:delText>
        </w:r>
      </w:del>
      <w:ins w:id="586" w:author="Craig Parker" w:date="2024-03-11T12:08:00Z">
        <w:r w:rsidR="00E178EB" w:rsidRPr="002D0733">
          <w:rPr>
            <w:i/>
            <w:noProof/>
          </w:rPr>
          <w:t>d</w:t>
        </w:r>
        <w:r w:rsidR="00E178EB">
          <w:rPr>
            <w:i/>
            <w:noProof/>
          </w:rPr>
          <w:t>'</w:t>
        </w:r>
        <w:r w:rsidR="00E178EB" w:rsidRPr="002D0733">
          <w:rPr>
            <w:i/>
            <w:noProof/>
          </w:rPr>
          <w:t>Ivoire</w:t>
        </w:r>
      </w:ins>
      <w:r w:rsidRPr="002D0733">
        <w:rPr>
          <w:i/>
          <w:noProof/>
        </w:rPr>
        <w:t>.</w:t>
      </w:r>
      <w:r w:rsidRPr="002D0733">
        <w:rPr>
          <w:noProof/>
        </w:rPr>
        <w:t xml:space="preserve"> Climate and Development, 2018. </w:t>
      </w:r>
      <w:r w:rsidRPr="002D0733">
        <w:rPr>
          <w:b/>
          <w:noProof/>
        </w:rPr>
        <w:t>10</w:t>
      </w:r>
      <w:r w:rsidRPr="002D0733">
        <w:rPr>
          <w:noProof/>
        </w:rPr>
        <w:t>: p. 1-14.</w:t>
      </w:r>
    </w:p>
    <w:p w14:paraId="1DB78BFC" w14:textId="71D41338"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w:t>
      </w:r>
      <w:ins w:id="587" w:author="Craig Parker" w:date="2024-03-11T12:19:00Z">
        <w:r w:rsidR="00A42806">
          <w:rPr>
            <w:i/>
            <w:noProof/>
          </w:rPr>
          <w:t>-</w:t>
        </w:r>
      </w:ins>
      <w:r w:rsidRPr="002D0733">
        <w:rPr>
          <w:i/>
          <w:noProof/>
        </w:rPr>
        <w:t>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3B59C908"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E8201DB"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5C8E3979"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45D52116"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6" w:history="1">
        <w:r w:rsidRPr="002D0733">
          <w:rPr>
            <w:rStyle w:val="Hyperlink"/>
            <w:noProof/>
          </w:rPr>
          <w:t>https://population.un.org/wup/</w:t>
        </w:r>
      </w:hyperlink>
      <w:r w:rsidRPr="002D0733">
        <w:rPr>
          <w:noProof/>
        </w:rPr>
        <w:t>, 2019.</w:t>
      </w:r>
    </w:p>
    <w:p w14:paraId="53A9D582" w14:textId="1C631E30"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3C66E530"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7" w:anchor="tab=tab_1" w:history="1">
        <w:r w:rsidRPr="002D0733">
          <w:rPr>
            <w:rStyle w:val="Hyperlink"/>
            <w:i/>
            <w:noProof/>
          </w:rPr>
          <w:t>https://www.who.int/health-topics/social-determinants-of-health#tab=tab_1</w:t>
        </w:r>
      </w:hyperlink>
      <w:r w:rsidRPr="002D0733">
        <w:rPr>
          <w:i/>
          <w:noProof/>
        </w:rPr>
        <w:t>.</w:t>
      </w:r>
    </w:p>
    <w:p w14:paraId="2DD6558D" w14:textId="2BB96C00"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0370F579"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1F85E2A6"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6FF24B05"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w:t>
      </w:r>
      <w:ins w:id="588" w:author="Craig Parker" w:date="2024-03-11T12:19:00Z">
        <w:r w:rsidR="00A42806">
          <w:rPr>
            <w:i/>
            <w:noProof/>
          </w:rPr>
          <w:t>-</w:t>
        </w:r>
      </w:ins>
      <w:del w:id="589" w:author="Craig Parker" w:date="2024-03-11T12:07:00Z">
        <w:r w:rsidRPr="002D0733" w:rsidDel="003F68BA">
          <w:rPr>
            <w:i/>
            <w:noProof/>
          </w:rPr>
          <w:delText>-E</w:delText>
        </w:r>
      </w:del>
      <w:ins w:id="590" w:author="Craig Parker" w:date="2024-03-11T12:07:00Z">
        <w:r w:rsidR="003F68BA">
          <w:rPr>
            <w:i/>
            <w:noProof/>
          </w:rPr>
          <w:t>e</w:t>
        </w:r>
      </w:ins>
      <w:r w:rsidRPr="002D0733">
        <w:rPr>
          <w:i/>
          <w:noProof/>
        </w:rPr>
        <w:t>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0E6534D3"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8" w:history="1">
        <w:r w:rsidRPr="002D0733">
          <w:rPr>
            <w:rStyle w:val="Hyperlink"/>
            <w:i/>
            <w:noProof/>
          </w:rPr>
          <w:t>https://www.gcro.ac.za/about/annual-reports/</w:t>
        </w:r>
      </w:hyperlink>
      <w:r w:rsidRPr="002D0733">
        <w:rPr>
          <w:i/>
          <w:noProof/>
        </w:rPr>
        <w:t>.</w:t>
      </w:r>
    </w:p>
    <w:p w14:paraId="1844AE59" w14:textId="5BA829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5D4B9784"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38008243" w:rsidR="002D0733" w:rsidRPr="002D0733" w:rsidRDefault="002D0733" w:rsidP="002D0733">
      <w:pPr>
        <w:pStyle w:val="EndNoteBibliography"/>
        <w:spacing w:after="0"/>
        <w:ind w:left="720" w:hanging="720"/>
        <w:rPr>
          <w:noProof/>
        </w:rPr>
      </w:pPr>
      <w:r w:rsidRPr="002D0733">
        <w:rPr>
          <w:noProof/>
        </w:rPr>
        <w:lastRenderedPageBreak/>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06921FFB"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2EE19948"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1FC2225F"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5AD475D" w:rsidR="002D0733" w:rsidRPr="002D0733" w:rsidRDefault="002D0733" w:rsidP="002D0733">
      <w:pPr>
        <w:pStyle w:val="EndNoteBibliography"/>
        <w:spacing w:after="0"/>
        <w:ind w:left="720" w:hanging="720"/>
        <w:rPr>
          <w:noProof/>
        </w:rPr>
      </w:pPr>
      <w:r w:rsidRPr="002D0733">
        <w:rPr>
          <w:noProof/>
        </w:rPr>
        <w:t>52.</w:t>
      </w:r>
      <w:r w:rsidRPr="002D0733">
        <w:rPr>
          <w:noProof/>
        </w:rPr>
        <w:tab/>
      </w:r>
      <w:r w:rsidRPr="002D0733">
        <w:rPr>
          <w:i/>
          <w:noProof/>
        </w:rPr>
        <w:t>Earth System Grid Federation (ESGF)</w:t>
      </w:r>
      <w:r w:rsidRPr="002D0733">
        <w:rPr>
          <w:noProof/>
        </w:rPr>
        <w:t>. 2024, ESGF.</w:t>
      </w:r>
    </w:p>
    <w:p w14:paraId="5BFE8241" w14:textId="1397A51D"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3BA5F36C"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68783E50"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67FB7939"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35666AB5"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351863EB"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03BDF0C3"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28CA19C5"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6C4B657E"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28004927"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w:t>
      </w:r>
      <w:r w:rsidRPr="00E5453C">
        <w:rPr>
          <w:i/>
          <w:noProof/>
        </w:rPr>
        <w:t xml:space="preserve">Sentinel Online: Sentinel Data Access. </w:t>
      </w:r>
      <w:r w:rsidRPr="002D0733">
        <w:rPr>
          <w:i/>
          <w:noProof/>
        </w:rPr>
        <w:t xml:space="preserve">Retrieved from </w:t>
      </w:r>
      <w:hyperlink r:id="rId29" w:history="1">
        <w:r w:rsidRPr="002D0733">
          <w:rPr>
            <w:rStyle w:val="Hyperlink"/>
            <w:i/>
            <w:noProof/>
          </w:rPr>
          <w:t>https://sentinel.esa.int/web/sentinel/sentinel-data-access</w:t>
        </w:r>
      </w:hyperlink>
      <w:r w:rsidRPr="002D0733">
        <w:rPr>
          <w:i/>
          <w:noProof/>
        </w:rPr>
        <w:t>.</w:t>
      </w:r>
    </w:p>
    <w:p w14:paraId="5861783D" w14:textId="2E032F11"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3D34EC70"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w:t>
      </w:r>
      <w:ins w:id="591" w:author="Craig Parker" w:date="2024-03-11T12:19:00Z">
        <w:r w:rsidR="00A42806">
          <w:rPr>
            <w:i/>
            <w:noProof/>
          </w:rPr>
          <w:t>-</w:t>
        </w:r>
      </w:ins>
      <w:r w:rsidRPr="002D0733">
        <w:rPr>
          <w:i/>
          <w:noProof/>
        </w:rPr>
        <w:t>economic Status.</w:t>
      </w:r>
      <w:r w:rsidRPr="002D0733">
        <w:rPr>
          <w:noProof/>
        </w:rPr>
        <w:t xml:space="preserve"> Online J Public Health Inform, 2016. </w:t>
      </w:r>
      <w:r w:rsidRPr="002D0733">
        <w:rPr>
          <w:b/>
          <w:noProof/>
        </w:rPr>
        <w:t>8</w:t>
      </w:r>
      <w:r w:rsidRPr="002D0733">
        <w:rPr>
          <w:noProof/>
        </w:rPr>
        <w:t>(2): p. e192.</w:t>
      </w:r>
    </w:p>
    <w:p w14:paraId="59CB9D0D" w14:textId="414D5F09"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5043A925"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 xml:space="preserve">Towards a comprehensive evaluation of dimension reduction methods for transcriptomic data </w:t>
      </w:r>
      <w:del w:id="592" w:author="Craig Parker" w:date="2024-03-11T12:08:00Z">
        <w:r w:rsidRPr="002D0733" w:rsidDel="00905781">
          <w:rPr>
            <w:i/>
            <w:noProof/>
          </w:rPr>
          <w:delText>visualization</w:delText>
        </w:r>
      </w:del>
      <w:ins w:id="593" w:author="Craig Parker" w:date="2024-03-11T12:08:00Z">
        <w:r w:rsidR="00905781" w:rsidRPr="002D0733">
          <w:rPr>
            <w:i/>
            <w:noProof/>
          </w:rPr>
          <w:t>visuali</w:t>
        </w:r>
        <w:r w:rsidR="00905781">
          <w:rPr>
            <w:i/>
            <w:noProof/>
          </w:rPr>
          <w:t>s</w:t>
        </w:r>
        <w:r w:rsidR="00905781" w:rsidRPr="002D0733">
          <w:rPr>
            <w:i/>
            <w:noProof/>
          </w:rPr>
          <w:t>ation</w:t>
        </w:r>
      </w:ins>
      <w:r w:rsidRPr="002D0733">
        <w:rPr>
          <w:i/>
          <w:noProof/>
        </w:rPr>
        <w:t>.</w:t>
      </w:r>
      <w:r w:rsidRPr="002D0733">
        <w:rPr>
          <w:noProof/>
        </w:rPr>
        <w:t xml:space="preserve"> Communications Biology, 2022. </w:t>
      </w:r>
      <w:r w:rsidRPr="002D0733">
        <w:rPr>
          <w:b/>
          <w:noProof/>
        </w:rPr>
        <w:t>5</w:t>
      </w:r>
      <w:r w:rsidRPr="002D0733">
        <w:rPr>
          <w:noProof/>
        </w:rPr>
        <w:t>(1): p. 719.</w:t>
      </w:r>
    </w:p>
    <w:p w14:paraId="479867CC" w14:textId="4EBCD83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3DBFA5C6"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5CAFB4B8"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63AADDA8" w:rsidR="002D0733" w:rsidRPr="002D0733" w:rsidRDefault="002D0733" w:rsidP="002D0733">
      <w:pPr>
        <w:pStyle w:val="EndNoteBibliography"/>
        <w:spacing w:after="0"/>
        <w:ind w:left="720" w:hanging="720"/>
        <w:rPr>
          <w:noProof/>
        </w:rPr>
      </w:pPr>
      <w:r w:rsidRPr="002D0733">
        <w:rPr>
          <w:noProof/>
        </w:rPr>
        <w:lastRenderedPageBreak/>
        <w:t>71.</w:t>
      </w:r>
      <w:r w:rsidRPr="002D0733">
        <w:rPr>
          <w:noProof/>
        </w:rPr>
        <w:tab/>
        <w:t xml:space="preserve">Usmani, R.S.A., et al., </w:t>
      </w:r>
      <w:r w:rsidRPr="002D0733">
        <w:rPr>
          <w:i/>
          <w:noProof/>
        </w:rPr>
        <w:t xml:space="preserve">Air pollution and cardiorespiratory </w:t>
      </w:r>
      <w:del w:id="594" w:author="Craig Parker" w:date="2024-03-11T12:08:00Z">
        <w:r w:rsidRPr="002D0733" w:rsidDel="00905781">
          <w:rPr>
            <w:i/>
            <w:noProof/>
          </w:rPr>
          <w:delText>hospitalization</w:delText>
        </w:r>
      </w:del>
      <w:ins w:id="595" w:author="Craig Parker" w:date="2024-03-11T12:08:00Z">
        <w:r w:rsidR="00905781" w:rsidRPr="002D0733">
          <w:rPr>
            <w:i/>
            <w:noProof/>
          </w:rPr>
          <w:t>hospitali</w:t>
        </w:r>
        <w:r w:rsidR="00905781">
          <w:rPr>
            <w:i/>
            <w:noProof/>
          </w:rPr>
          <w:t>s</w:t>
        </w:r>
        <w:r w:rsidR="00905781" w:rsidRPr="002D0733">
          <w:rPr>
            <w:i/>
            <w:noProof/>
          </w:rPr>
          <w:t>ation</w:t>
        </w:r>
      </w:ins>
      <w:r w:rsidRPr="002D0733">
        <w:rPr>
          <w:i/>
          <w:noProof/>
        </w:rPr>
        <w:t>,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5BB4E643"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45F27600"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01A5B9CB" w:rsidR="002D0733" w:rsidRPr="002D0733" w:rsidRDefault="002D0733" w:rsidP="002D0733">
      <w:pPr>
        <w:pStyle w:val="EndNoteBibliography"/>
        <w:spacing w:after="0"/>
        <w:ind w:left="720" w:hanging="720"/>
        <w:rPr>
          <w:noProof/>
        </w:rPr>
      </w:pPr>
      <w:r w:rsidRPr="002D0733">
        <w:rPr>
          <w:noProof/>
        </w:rPr>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4DD5416A"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093B60D8"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62049208"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64631FE2"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49CB1F48"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107BE281"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 xml:space="preserve">Sample size determination for multilevel hierarchical designs using </w:t>
      </w:r>
      <w:del w:id="596" w:author="Craig Parker" w:date="2024-03-11T12:08:00Z">
        <w:r w:rsidRPr="002D0733" w:rsidDel="00905781">
          <w:rPr>
            <w:i/>
            <w:noProof/>
          </w:rPr>
          <w:delText xml:space="preserve">generalized </w:delText>
        </w:r>
      </w:del>
      <w:ins w:id="597" w:author="Craig Parker" w:date="2024-03-11T12:08:00Z">
        <w:r w:rsidR="00905781" w:rsidRPr="002D0733">
          <w:rPr>
            <w:i/>
            <w:noProof/>
          </w:rPr>
          <w:t>generali</w:t>
        </w:r>
        <w:r w:rsidR="00905781">
          <w:rPr>
            <w:i/>
            <w:noProof/>
          </w:rPr>
          <w:t>s</w:t>
        </w:r>
        <w:r w:rsidR="00905781" w:rsidRPr="002D0733">
          <w:rPr>
            <w:i/>
            <w:noProof/>
          </w:rPr>
          <w:t xml:space="preserve">ed </w:t>
        </w:r>
      </w:ins>
      <w:r w:rsidRPr="002D0733">
        <w:rPr>
          <w:i/>
          <w:noProof/>
        </w:rPr>
        <w:t>linear mixed models.</w:t>
      </w:r>
      <w:r w:rsidRPr="002D0733">
        <w:rPr>
          <w:noProof/>
        </w:rPr>
        <w:t xml:space="preserve"> Biometrics, 2018. </w:t>
      </w:r>
      <w:r w:rsidRPr="002D0733">
        <w:rPr>
          <w:b/>
          <w:noProof/>
        </w:rPr>
        <w:t>74</w:t>
      </w:r>
      <w:r w:rsidRPr="002D0733">
        <w:rPr>
          <w:noProof/>
        </w:rPr>
        <w:t>(2): p. 673-684.</w:t>
      </w:r>
    </w:p>
    <w:p w14:paraId="25F2CACB" w14:textId="7BAD1E11"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3B675CA6"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075A2A7E"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291CE39D"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 xml:space="preserve">Climate Leadership: </w:t>
      </w:r>
      <w:del w:id="598" w:author="Craig Parker" w:date="2024-03-11T12:08:00Z">
        <w:r w:rsidRPr="002D0733" w:rsidDel="00E178EB">
          <w:rPr>
            <w:i/>
            <w:noProof/>
          </w:rPr>
          <w:delText xml:space="preserve">Ahmedabad’s </w:delText>
        </w:r>
      </w:del>
      <w:ins w:id="599" w:author="Craig Parker" w:date="2024-03-11T12:08:00Z">
        <w:r w:rsidR="00E178EB" w:rsidRPr="002D0733">
          <w:rPr>
            <w:i/>
            <w:noProof/>
          </w:rPr>
          <w:t>Ahmedabad</w:t>
        </w:r>
        <w:r w:rsidR="00E178EB">
          <w:rPr>
            <w:i/>
            <w:noProof/>
          </w:rPr>
          <w:t>'</w:t>
        </w:r>
        <w:r w:rsidR="00E178EB" w:rsidRPr="002D0733">
          <w:rPr>
            <w:i/>
            <w:noProof/>
          </w:rPr>
          <w:t xml:space="preserve">s </w:t>
        </w:r>
      </w:ins>
      <w:r w:rsidRPr="002D0733">
        <w:rPr>
          <w:i/>
          <w:noProof/>
        </w:rPr>
        <w:t>6th Heat Action Plan</w:t>
      </w:r>
      <w:r w:rsidRPr="002D0733">
        <w:rPr>
          <w:noProof/>
        </w:rPr>
        <w:t>. 2018, NRDC.</w:t>
      </w:r>
    </w:p>
    <w:p w14:paraId="48253AA5" w14:textId="5454CE95"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3"/>
    </w:p>
    <w:sectPr w:rsidR="002205B1">
      <w:footerReference w:type="default" r:id="rId30"/>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8" w:author="Akbar Waljee" w:date="2024-03-04T15:25:00Z" w:initials="AW">
    <w:p w14:paraId="6EF87320" w14:textId="787B22BA" w:rsidR="308647C2" w:rsidRDefault="308647C2">
      <w:pPr>
        <w:pStyle w:val="CommentText"/>
      </w:pPr>
      <w:r>
        <w:t>I think we still need to bolster the introduction. The 4 paragraph sturcture i use is intro to topic, what we know, what we don't know and what we hope to address. I am sending you an article in slack about this structure.</w:t>
      </w:r>
      <w:r>
        <w:rPr>
          <w:rStyle w:val="CommentReference"/>
        </w:rPr>
        <w:annotationRef/>
      </w:r>
    </w:p>
  </w:comment>
  <w:comment w:id="129" w:author="Craig Parker" w:date="2024-03-04T16:34:00Z" w:initials="CP">
    <w:p w14:paraId="644B295E" w14:textId="77777777" w:rsidR="00316A09" w:rsidRDefault="00316A09" w:rsidP="00316A09">
      <w:pPr>
        <w:pStyle w:val="CommentText"/>
      </w:pPr>
      <w:r>
        <w:rPr>
          <w:rStyle w:val="CommentReference"/>
        </w:rPr>
        <w:annotationRef/>
      </w:r>
      <w:r>
        <w:t>Ncongwane, K. P., Botai, J. O., Sivakumar, V., &amp; Botai, C. M. (2021). A literature review of the impacts of heat stress on human health across Africa. Sustainability, 13(9), 5312.</w:t>
      </w:r>
    </w:p>
    <w:p w14:paraId="327EE745" w14:textId="77777777" w:rsidR="00316A09" w:rsidRDefault="00316A09" w:rsidP="00316A09">
      <w:pPr>
        <w:pStyle w:val="CommentText"/>
      </w:pPr>
    </w:p>
    <w:p w14:paraId="497B2007" w14:textId="77777777" w:rsidR="00316A09" w:rsidRDefault="00316A09" w:rsidP="00316A09">
      <w:pPr>
        <w:pStyle w:val="CommentText"/>
      </w:pPr>
      <w:r>
        <w:t>Pasquini, L., van Aardenne, L., Godsmark, C. N., Lee, J., &amp; Jack, C. (2020). Emerging climate change-related public health challenges in Africa: A case study of the heat-health vulnerability of informal settlement residents in Dar es Salaam, Tanzania. Science of the total environment, 747, 141355.</w:t>
      </w:r>
    </w:p>
    <w:p w14:paraId="13887DD8" w14:textId="77777777" w:rsidR="00316A09" w:rsidRDefault="00316A09" w:rsidP="00316A09">
      <w:pPr>
        <w:pStyle w:val="CommentText"/>
      </w:pPr>
    </w:p>
    <w:p w14:paraId="76507E03" w14:textId="77777777" w:rsidR="00316A09" w:rsidRDefault="00316A09" w:rsidP="00316A09">
      <w:pPr>
        <w:pStyle w:val="CommentText"/>
      </w:pPr>
      <w:r>
        <w:t>Thiaw, W. M., Bekele, E., Diouf, S. N., Dewitt, D. G., Ndiaye, O., Ngom Ndiaye, M. K., ... &amp; Diouf, A. (2022). Toward Experimental Heat–Health Early Warning in Africa. Bulletin of the American Meteorological Society, 103(8), E1843-E1860.</w:t>
      </w:r>
    </w:p>
    <w:p w14:paraId="08FF424A" w14:textId="77777777" w:rsidR="00316A09" w:rsidRDefault="00316A09" w:rsidP="00316A09">
      <w:pPr>
        <w:pStyle w:val="CommentText"/>
      </w:pPr>
    </w:p>
    <w:p w14:paraId="439EB479" w14:textId="77777777" w:rsidR="00316A09" w:rsidRDefault="00316A09" w:rsidP="00316A09">
      <w:pPr>
        <w:pStyle w:val="CommentText"/>
      </w:pPr>
      <w:r>
        <w:t>Chapman, S., Birch, C. E., Marsham, J. H., Part, C., Hajat, S., Chersich, M. F., ... &amp; Kovats, S. (2022). Past and projected climate change impacts on heat-related child mortality in Africa. Environmental Research Letters, 17(7), 074028.</w:t>
      </w:r>
    </w:p>
    <w:p w14:paraId="3A7E6A83" w14:textId="77777777" w:rsidR="00316A09" w:rsidRDefault="00316A09" w:rsidP="00316A09">
      <w:pPr>
        <w:pStyle w:val="CommentText"/>
      </w:pPr>
    </w:p>
    <w:p w14:paraId="69BD8B78" w14:textId="77777777" w:rsidR="00316A09" w:rsidRDefault="00316A09" w:rsidP="00316A09">
      <w:pPr>
        <w:pStyle w:val="CommentText"/>
      </w:pPr>
      <w:r>
        <w:t>Wright, C. Y., Dominick, F., Kapwata, T., Bidassey-Manilal, S., Engelbrecht, J. C., Stich, H., ... &amp; Matooane, M. (2019). Socio-economic, infrastructural and health-related risk factors associated with adverse heat-health effects reportedly experienced during hot weather in South Africa. Pan African medical journal, 34(1).</w:t>
      </w:r>
    </w:p>
  </w:comment>
  <w:comment w:id="130" w:author="Akbar Waljee" w:date="2024-03-04T15:26:00Z" w:initials="AW">
    <w:p w14:paraId="42173445" w14:textId="3909F547" w:rsidR="308647C2" w:rsidRDefault="308647C2">
      <w:pPr>
        <w:pStyle w:val="CommentText"/>
      </w:pPr>
      <w:r>
        <w:t>Consider using paperpile as a way to address references and works with online word, google docs etc.</w:t>
      </w:r>
      <w:r>
        <w:rPr>
          <w:rStyle w:val="CommentReference"/>
        </w:rPr>
        <w:annotationRef/>
      </w:r>
    </w:p>
  </w:comment>
  <w:comment w:id="131" w:author="Akbar Waljee" w:date="2024-03-04T15:28:00Z" w:initials="AW">
    <w:p w14:paraId="6BAC3EF1" w14:textId="1C7A925A" w:rsidR="308647C2" w:rsidRDefault="308647C2">
      <w:pPr>
        <w:pStyle w:val="CommentText"/>
      </w:pPr>
      <w:r>
        <w:t>I broke them down bu numbering that way you can organize it as such and then within each subnumber them for other topics</w:t>
      </w:r>
      <w:r>
        <w:rPr>
          <w:rStyle w:val="CommentReference"/>
        </w:rPr>
        <w:annotationRef/>
      </w:r>
    </w:p>
  </w:comment>
  <w:comment w:id="140"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259"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66"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84" w:author="Craig Parker" w:date="2024-03-06T21:45:00Z" w:initials="CP">
    <w:p w14:paraId="6C25D1AC" w14:textId="77777777" w:rsidR="00641B8A" w:rsidRDefault="00641B8A" w:rsidP="00641B8A">
      <w:pPr>
        <w:pStyle w:val="CommentText"/>
      </w:pPr>
      <w:r>
        <w:rPr>
          <w:rStyle w:val="CommentReference"/>
        </w:rPr>
        <w:annotationRef/>
      </w:r>
      <w:r>
        <w:t>Color Legend:</w:t>
      </w:r>
    </w:p>
    <w:p w14:paraId="01E9B437" w14:textId="77777777" w:rsidR="00641B8A" w:rsidRDefault="00641B8A" w:rsidP="00641B8A">
      <w:pPr>
        <w:pStyle w:val="CommentText"/>
      </w:pPr>
    </w:p>
    <w:p w14:paraId="7DB357DA" w14:textId="77777777" w:rsidR="00641B8A" w:rsidRDefault="00641B8A" w:rsidP="00641B8A">
      <w:pPr>
        <w:pStyle w:val="CommentText"/>
      </w:pPr>
      <w:r>
        <w:t>Green: Initial steps defining problems and factors.</w:t>
      </w:r>
    </w:p>
    <w:p w14:paraId="643E370A" w14:textId="77777777" w:rsidR="00641B8A" w:rsidRDefault="00641B8A" w:rsidP="00641B8A">
      <w:pPr>
        <w:pStyle w:val="CommentText"/>
      </w:pPr>
      <w:r>
        <w:t>Blue: Design and implementation of the system.</w:t>
      </w:r>
    </w:p>
    <w:p w14:paraId="41D25A51" w14:textId="77777777" w:rsidR="00641B8A" w:rsidRDefault="00641B8A" w:rsidP="00641B8A">
      <w:pPr>
        <w:pStyle w:val="CommentText"/>
      </w:pPr>
      <w:r>
        <w:t>Yellow: Evaluation and commercial potential.</w:t>
      </w:r>
    </w:p>
    <w:p w14:paraId="3DDFAD8B" w14:textId="77777777" w:rsidR="00641B8A" w:rsidRDefault="00641B8A" w:rsidP="00641B8A">
      <w:pPr>
        <w:pStyle w:val="CommentText"/>
      </w:pPr>
      <w:r>
        <w:t>Lines and Arrows:</w:t>
      </w:r>
    </w:p>
    <w:p w14:paraId="49117859" w14:textId="77777777" w:rsidR="00641B8A" w:rsidRDefault="00641B8A" w:rsidP="00641B8A">
      <w:pPr>
        <w:pStyle w:val="CommentText"/>
      </w:pPr>
    </w:p>
    <w:p w14:paraId="3E42D9C8" w14:textId="77777777" w:rsidR="00641B8A" w:rsidRDefault="00641B8A" w:rsidP="00641B8A">
      <w:pPr>
        <w:pStyle w:val="CommentText"/>
      </w:pPr>
      <w:r>
        <w:t>Dotted Lines: Specific tasks within each step.</w:t>
      </w:r>
    </w:p>
    <w:p w14:paraId="25A99344" w14:textId="77777777" w:rsidR="00641B8A" w:rsidRDefault="00641B8A" w:rsidP="00641B8A">
      <w:pPr>
        <w:pStyle w:val="CommentText"/>
      </w:pPr>
      <w:r>
        <w:t>Solid Lines: Progression from one major step to the next.</w:t>
      </w:r>
    </w:p>
    <w:p w14:paraId="758367B9" w14:textId="77777777" w:rsidR="00641B8A" w:rsidRDefault="00641B8A" w:rsidP="00641B8A">
      <w:pPr>
        <w:pStyle w:val="CommentText"/>
      </w:pPr>
      <w:r>
        <w:t>Arrows: Direction of the workflow.</w:t>
      </w:r>
    </w:p>
    <w:p w14:paraId="4D2F241C" w14:textId="77777777" w:rsidR="00641B8A" w:rsidRDefault="00641B8A" w:rsidP="00641B8A">
      <w:pPr>
        <w:pStyle w:val="CommentText"/>
      </w:pPr>
      <w:r>
        <w:t>Boxes:</w:t>
      </w:r>
    </w:p>
    <w:p w14:paraId="24892269" w14:textId="77777777" w:rsidR="00641B8A" w:rsidRDefault="00641B8A" w:rsidP="00641B8A">
      <w:pPr>
        <w:pStyle w:val="CommentText"/>
      </w:pPr>
    </w:p>
    <w:p w14:paraId="3BF9E0A0" w14:textId="77777777" w:rsidR="00641B8A" w:rsidRDefault="00641B8A" w:rsidP="00641B8A">
      <w:pPr>
        <w:pStyle w:val="CommentText"/>
      </w:pPr>
      <w:r>
        <w:t>Numbered Steps: Sequential phases of development.</w:t>
      </w:r>
    </w:p>
    <w:p w14:paraId="7C2B22BA" w14:textId="77777777" w:rsidR="00641B8A" w:rsidRDefault="00641B8A" w:rsidP="00641B8A">
      <w:pPr>
        <w:pStyle w:val="CommentText"/>
      </w:pPr>
      <w:r>
        <w:t>Aim References: Objectives aligned with each step.</w:t>
      </w:r>
    </w:p>
    <w:p w14:paraId="1DE03A26" w14:textId="77777777" w:rsidR="00641B8A" w:rsidRDefault="00641B8A" w:rsidP="00641B8A">
      <w:pPr>
        <w:pStyle w:val="CommentText"/>
      </w:pPr>
      <w:r>
        <w:t>EWS Types:</w:t>
      </w:r>
    </w:p>
    <w:p w14:paraId="3E2391F5" w14:textId="77777777" w:rsidR="00641B8A" w:rsidRDefault="00641B8A" w:rsidP="00641B8A">
      <w:pPr>
        <w:pStyle w:val="CommentText"/>
      </w:pPr>
    </w:p>
    <w:p w14:paraId="75A328C9" w14:textId="77777777" w:rsidR="00641B8A" w:rsidRDefault="00641B8A" w:rsidP="00641B8A">
      <w:pPr>
        <w:pStyle w:val="CommentText"/>
      </w:pPr>
      <w:r>
        <w:t>Department of Health: Public health focus.</w:t>
      </w:r>
    </w:p>
    <w:p w14:paraId="0F609D7C" w14:textId="77777777" w:rsidR="00641B8A" w:rsidRDefault="00641B8A" w:rsidP="00641B8A">
      <w:pPr>
        <w:pStyle w:val="CommentText"/>
      </w:pPr>
      <w:r>
        <w:t>Workplace: Occupational health focus.</w:t>
      </w:r>
    </w:p>
    <w:p w14:paraId="08865845" w14:textId="77777777" w:rsidR="00641B8A" w:rsidRDefault="00641B8A" w:rsidP="00641B8A">
      <w:pPr>
        <w:pStyle w:val="CommentText"/>
      </w:pPr>
      <w:r>
        <w:t>Feedback and Evaluation:</w:t>
      </w:r>
    </w:p>
    <w:p w14:paraId="24F507B7" w14:textId="77777777" w:rsidR="00641B8A" w:rsidRDefault="00641B8A" w:rsidP="00641B8A">
      <w:pPr>
        <w:pStyle w:val="CommentText"/>
      </w:pPr>
    </w:p>
    <w:p w14:paraId="29E9C326" w14:textId="77777777" w:rsidR="00641B8A" w:rsidRDefault="00641B8A" w:rsidP="00641B8A">
      <w:pPr>
        <w:pStyle w:val="CommentText"/>
      </w:pPr>
      <w:r>
        <w:t>App evaluations such as downloads and user reports inform system improvements.</w:t>
      </w:r>
    </w:p>
  </w:comment>
  <w:comment w:id="303"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309" w:author="Craig Parker" w:date="2024-02-28T13:58:00Z" w:initials="CP">
    <w:p w14:paraId="5A9414F4" w14:textId="77777777" w:rsidR="00BF519C" w:rsidRDefault="00BF519C" w:rsidP="00BF519C">
      <w:pPr>
        <w:pStyle w:val="CommentText"/>
      </w:pPr>
      <w:r>
        <w:t>check with CJ</w:t>
      </w:r>
    </w:p>
  </w:comment>
  <w:comment w:id="312"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496"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530"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87320" w15:done="1"/>
  <w15:commentEx w15:paraId="69BD8B78" w15:done="1"/>
  <w15:commentEx w15:paraId="42173445" w15:paraIdParent="69BD8B78" w15:done="1"/>
  <w15:commentEx w15:paraId="6BAC3EF1" w15:done="1"/>
  <w15:commentEx w15:paraId="2A07579C" w15:done="1"/>
  <w15:commentEx w15:paraId="2917D1F2" w15:done="1"/>
  <w15:commentEx w15:paraId="7B6D2909" w15:done="1"/>
  <w15:commentEx w15:paraId="29E9C326"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B88D3C1" w16cex:dateUtc="2024-03-04T20:25:00Z"/>
  <w16cex:commentExtensible w16cex:durableId="6A405771" w16cex:dateUtc="2024-03-04T14:34:00Z"/>
  <w16cex:commentExtensible w16cex:durableId="587D1BD3" w16cex:dateUtc="2024-03-04T20:26:00Z"/>
  <w16cex:commentExtensible w16cex:durableId="5B0918DA" w16cex:dateUtc="2024-03-04T20:28:00Z"/>
  <w16cex:commentExtensible w16cex:durableId="3E7EE7DA" w16cex:dateUtc="2024-03-04T20:23:00Z"/>
  <w16cex:commentExtensible w16cex:durableId="65654913" w16cex:dateUtc="2024-02-27T11:52:00Z"/>
  <w16cex:commentExtensible w16cex:durableId="44B121C0" w16cex:dateUtc="2024-02-27T11:53:00Z"/>
  <w16cex:commentExtensible w16cex:durableId="48B3263C" w16cex:dateUtc="2024-03-06T19:45: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87320" w16cid:durableId="4B88D3C1"/>
  <w16cid:commentId w16cid:paraId="69BD8B78" w16cid:durableId="6A405771"/>
  <w16cid:commentId w16cid:paraId="42173445" w16cid:durableId="587D1BD3"/>
  <w16cid:commentId w16cid:paraId="6BAC3EF1" w16cid:durableId="5B0918DA"/>
  <w16cid:commentId w16cid:paraId="2A07579C" w16cid:durableId="3E7EE7DA"/>
  <w16cid:commentId w16cid:paraId="2917D1F2" w16cid:durableId="65654913"/>
  <w16cid:commentId w16cid:paraId="7B6D2909" w16cid:durableId="44B121C0"/>
  <w16cid:commentId w16cid:paraId="29E9C326" w16cid:durableId="48B3263C"/>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49930" w14:textId="77777777" w:rsidR="00574FA2" w:rsidRDefault="00574FA2">
      <w:pPr>
        <w:spacing w:after="0" w:line="240" w:lineRule="auto"/>
      </w:pPr>
      <w:r>
        <w:separator/>
      </w:r>
    </w:p>
  </w:endnote>
  <w:endnote w:type="continuationSeparator" w:id="0">
    <w:p w14:paraId="384DB9AD" w14:textId="77777777" w:rsidR="00574FA2" w:rsidRDefault="00574FA2">
      <w:pPr>
        <w:spacing w:after="0" w:line="240" w:lineRule="auto"/>
      </w:pPr>
      <w:r>
        <w:continuationSeparator/>
      </w:r>
    </w:p>
  </w:endnote>
  <w:endnote w:type="continuationNotice" w:id="1">
    <w:p w14:paraId="579E1C36" w14:textId="77777777" w:rsidR="00574FA2" w:rsidRDefault="00574F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77762" w14:textId="77777777" w:rsidR="00574FA2" w:rsidRDefault="00574FA2">
      <w:pPr>
        <w:spacing w:after="0" w:line="240" w:lineRule="auto"/>
      </w:pPr>
      <w:r>
        <w:separator/>
      </w:r>
    </w:p>
  </w:footnote>
  <w:footnote w:type="continuationSeparator" w:id="0">
    <w:p w14:paraId="14F6B15D" w14:textId="77777777" w:rsidR="00574FA2" w:rsidRDefault="00574FA2">
      <w:pPr>
        <w:spacing w:after="0" w:line="240" w:lineRule="auto"/>
      </w:pPr>
      <w:r>
        <w:continuationSeparator/>
      </w:r>
    </w:p>
  </w:footnote>
  <w:footnote w:type="continuationNotice" w:id="1">
    <w:p w14:paraId="0E737F15" w14:textId="77777777" w:rsidR="00574FA2" w:rsidRDefault="00574FA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0A4B998"/>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0FAOXNWsI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F8"/>
    <w:rsid w:val="00E80904"/>
    <w:rsid w:val="00E80F85"/>
    <w:rsid w:val="00E833C0"/>
    <w:rsid w:val="00E85340"/>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BB5487"/>
    <w:pPr>
      <w:numPr>
        <w:numId w:val="0"/>
      </w:numPr>
      <w:spacing w:before="120" w:after="0"/>
      <w:outlineLvl w:val="1"/>
      <w:pPrChange w:id="0" w:author="Craig Parker" w:date="2024-03-05T09:35:00Z">
        <w:pPr>
          <w:keepNext/>
          <w:keepLines/>
          <w:spacing w:before="120"/>
          <w:outlineLvl w:val="1"/>
        </w:pPr>
      </w:pPrChange>
    </w:pPr>
    <w:rPr>
      <w:caps w:val="0"/>
      <w:sz w:val="28"/>
      <w:szCs w:val="28"/>
      <w:shd w:val="clear" w:color="auto" w:fill="FFFFFF"/>
      <w:rPrChange w:id="0" w:author="Craig Parker" w:date="2024-03-05T09:35:00Z">
        <w:rPr>
          <w:rFonts w:asciiTheme="majorHAnsi" w:eastAsiaTheme="majorEastAsia" w:hAnsiTheme="majorHAnsi" w:cstheme="majorBidi"/>
          <w:sz w:val="28"/>
          <w:szCs w:val="28"/>
          <w:shd w:val="clear" w:color="auto" w:fill="FFFFFF"/>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B5487"/>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2A2960"/>
    <w:pPr>
      <w:numPr>
        <w:ilvl w:val="1"/>
        <w:numId w:val="64"/>
      </w:numPr>
      <w:pPrChange w:id="1" w:author="Craig Parker" w:date="2024-03-11T12:34:00Z">
        <w:pPr>
          <w:keepNext/>
          <w:keepLines/>
          <w:numPr>
            <w:numId w:val="52"/>
          </w:numPr>
          <w:spacing w:before="120"/>
          <w:ind w:left="720" w:hanging="360"/>
          <w:outlineLvl w:val="1"/>
        </w:pPr>
      </w:pPrChange>
    </w:pPr>
    <w:rPr>
      <w:rPrChange w:id="1" w:author="Craig Parker" w:date="2024-03-11T12:34:00Z">
        <w:rPr>
          <w:rFonts w:asciiTheme="majorHAnsi" w:eastAsiaTheme="majorEastAsia" w:hAnsiTheme="majorHAnsi" w:cstheme="majorBidi"/>
          <w:sz w:val="28"/>
          <w:szCs w:val="28"/>
          <w:shd w:val="clear" w:color="auto" w:fill="FFFFFF"/>
          <w:lang w:val="en-ZA" w:eastAsia="en-ZA" w:bidi="ar-SA"/>
        </w:rPr>
      </w:rPrChange>
    </w:r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2A2960"/>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population.un.org/wup/" TargetMode="External"/><Relationship Id="rId3" Type="http://schemas.openxmlformats.org/officeDocument/2006/relationships/customXml" Target="../customXml/item3.xml"/><Relationship Id="rId21" Type="http://schemas.openxmlformats.org/officeDocument/2006/relationships/hyperlink" Target="https://www.who.int/globalchange/publications/quantitative-risk-assessment/en/"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jpeg"/><Relationship Id="rId25" Type="http://schemas.openxmlformats.org/officeDocument/2006/relationships/hyperlink" Target="https://unhabitat.org/south-africa"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hyperlink" Target="https://sentinel.esa.int/web/sentinel/sentinel-data-acces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orldpopulationreview.com/world-cities/abidjan-population" TargetMode="External"/><Relationship Id="rId32" Type="http://schemas.microsoft.com/office/2011/relationships/people" Target="peop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ww.macrotrends.net/cities/22486/johannesburg/population" TargetMode="External"/><Relationship Id="rId28" Type="http://schemas.openxmlformats.org/officeDocument/2006/relationships/hyperlink" Target="https://www.gcro.ac.za/about/annual-reports/" TargetMode="External"/><Relationship Id="rId10" Type="http://schemas.openxmlformats.org/officeDocument/2006/relationships/footnotes" Target="footnotes.xml"/><Relationship Id="rId19" Type="http://schemas.openxmlformats.org/officeDocument/2006/relationships/hyperlink" Target="mailto:cjack@csag.uct.ac.z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ilo.org/global/publications/books/WCMS_711919/lang--en/index.htm" TargetMode="External"/><Relationship Id="rId27" Type="http://schemas.openxmlformats.org/officeDocument/2006/relationships/hyperlink" Target="https://www.who.int/health-topics/social-determinants-of-health" TargetMode="External"/><Relationship Id="rId30" Type="http://schemas.openxmlformats.org/officeDocument/2006/relationships/footer" Target="footer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50D16AA4-69C6-4201-920C-D2D1698532E4}">
  <ds:schemaRefs>
    <ds:schemaRef ds:uri="http://purl.org/dc/dcmitype/"/>
    <ds:schemaRef ds:uri="6d0ea381-1626-4603-a356-2e0ae14a7169"/>
    <ds:schemaRef ds:uri="http://schemas.openxmlformats.org/package/2006/metadata/core-properties"/>
    <ds:schemaRef ds:uri="http://schemas.microsoft.com/office/2006/metadata/properties"/>
    <ds:schemaRef ds:uri="http://purl.org/dc/terms/"/>
    <ds:schemaRef ds:uri="http://www.w3.org/XML/1998/namespace"/>
    <ds:schemaRef ds:uri="http://purl.org/dc/elements/1.1/"/>
    <ds:schemaRef ds:uri="http://schemas.microsoft.com/office/2006/documentManagement/types"/>
    <ds:schemaRef ds:uri="http://schemas.microsoft.com/office/infopath/2007/PartnerControls"/>
    <ds:schemaRef ds:uri="84e45b98-9724-46df-936f-ec42a4cf951b"/>
  </ds:schemaRefs>
</ds:datastoreItem>
</file>

<file path=customXml/itemProps3.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13373</Words>
  <Characters>82251</Characters>
  <Application>Microsoft Office Word</Application>
  <DocSecurity>0</DocSecurity>
  <Lines>1305</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6</cp:revision>
  <cp:lastPrinted>2024-02-27T11:17:00Z</cp:lastPrinted>
  <dcterms:created xsi:type="dcterms:W3CDTF">2024-03-11T10:43:00Z</dcterms:created>
  <dcterms:modified xsi:type="dcterms:W3CDTF">2024-03-1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